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953C0C">
      <w:pPr>
        <w:contextualSpacing/>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contextualSpacing/>
        <w:jc w:val="center"/>
        <w:rPr>
          <w:caps/>
          <w:sz w:val="32"/>
          <w:szCs w:val="20"/>
        </w:rPr>
      </w:pPr>
    </w:p>
    <w:p w14:paraId="37895232" w14:textId="77777777" w:rsidR="00953C0C" w:rsidRPr="008D576F" w:rsidRDefault="00953C0C" w:rsidP="00953C0C">
      <w:pPr>
        <w:contextualSpacing/>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contextualSpacing/>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contextualSpacing/>
        <w:jc w:val="center"/>
        <w:rPr>
          <w:sz w:val="32"/>
          <w:szCs w:val="20"/>
        </w:rPr>
      </w:pPr>
    </w:p>
    <w:p w14:paraId="7CA7E0C6" w14:textId="77777777" w:rsidR="00953C0C" w:rsidRPr="008D576F" w:rsidRDefault="00953C0C" w:rsidP="00953C0C">
      <w:pPr>
        <w:contextualSpacing/>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contextualSpacing/>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contextualSpacing/>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contextualSpacing/>
        <w:jc w:val="center"/>
        <w:rPr>
          <w:b/>
          <w:sz w:val="32"/>
          <w:szCs w:val="20"/>
        </w:rPr>
      </w:pPr>
      <w:r w:rsidRPr="008D576F">
        <w:rPr>
          <w:b/>
          <w:sz w:val="32"/>
          <w:szCs w:val="20"/>
        </w:rPr>
        <w:t>на тему:</w:t>
      </w:r>
    </w:p>
    <w:p w14:paraId="547D0DEC" w14:textId="77777777" w:rsidR="00953C0C" w:rsidRPr="008D576F" w:rsidRDefault="00953C0C" w:rsidP="00953C0C">
      <w:pPr>
        <w:contextualSpacing/>
        <w:jc w:val="center"/>
        <w:rPr>
          <w:b/>
          <w:sz w:val="32"/>
          <w:szCs w:val="20"/>
        </w:rPr>
      </w:pPr>
    </w:p>
    <w:p w14:paraId="7D62E214" w14:textId="77777777" w:rsidR="00953C0C" w:rsidRDefault="00953C0C" w:rsidP="00953C0C">
      <w:pPr>
        <w:contextualSpacing/>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5882202" w:rsidR="00953C0C" w:rsidRPr="00A533B3" w:rsidRDefault="00953C0C" w:rsidP="00953C0C">
      <w:pPr>
        <w:contextualSpacing/>
        <w:jc w:val="center"/>
        <w:rPr>
          <w:b/>
          <w:szCs w:val="28"/>
          <w:lang w:val="en-US"/>
        </w:rPr>
      </w:pPr>
      <w:r>
        <w:rPr>
          <w:b/>
          <w:szCs w:val="28"/>
        </w:rPr>
        <w:t>ВВЭР-100</w:t>
      </w:r>
      <w:r w:rsidRPr="008D576F">
        <w:rPr>
          <w:b/>
          <w:szCs w:val="28"/>
          <w:lang w:val="en-US"/>
        </w:rPr>
        <w:t>»</w:t>
      </w:r>
    </w:p>
    <w:p w14:paraId="08FE5BE8" w14:textId="77777777" w:rsidR="00953C0C" w:rsidRPr="008D576F" w:rsidRDefault="00953C0C" w:rsidP="00953C0C">
      <w:pPr>
        <w:contextualSpacing/>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contextualSpacing/>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contextualSpacing/>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contextualSpacing/>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contextualSpacing/>
              <w:rPr>
                <w:sz w:val="32"/>
                <w:szCs w:val="20"/>
              </w:rPr>
            </w:pPr>
          </w:p>
          <w:p w14:paraId="3946FA40" w14:textId="77777777" w:rsidR="00953C0C" w:rsidRPr="008D576F" w:rsidRDefault="00953C0C" w:rsidP="0021464E">
            <w:pPr>
              <w:contextualSpacing/>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contextualSpacing/>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contextualSpacing/>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contextualSpacing/>
              <w:rPr>
                <w:sz w:val="32"/>
                <w:szCs w:val="20"/>
              </w:rPr>
            </w:pPr>
          </w:p>
          <w:p w14:paraId="5408BD12" w14:textId="77777777" w:rsidR="00953C0C" w:rsidRPr="008D576F" w:rsidRDefault="00953C0C" w:rsidP="0021464E">
            <w:pPr>
              <w:contextualSpacing/>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contextualSpacing/>
              <w:rPr>
                <w:szCs w:val="20"/>
              </w:rPr>
            </w:pPr>
          </w:p>
          <w:p w14:paraId="4BEB2A1C" w14:textId="2E7F2C93" w:rsidR="00953C0C" w:rsidRPr="008D576F" w:rsidRDefault="00953C0C" w:rsidP="0021464E">
            <w:pPr>
              <w:contextualSpacing/>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pPr>
              <w:contextualSpacing/>
            </w:pPr>
            <w:r>
              <w:t xml:space="preserve">     профессор</w:t>
            </w:r>
          </w:p>
          <w:p w14:paraId="1DAABC22" w14:textId="77777777" w:rsidR="00953C0C" w:rsidRPr="00BD1773" w:rsidRDefault="00953C0C" w:rsidP="0021464E">
            <w:pPr>
              <w:contextualSpacing/>
            </w:pPr>
          </w:p>
          <w:p w14:paraId="3A0014C2" w14:textId="77777777" w:rsidR="00953C0C" w:rsidRPr="008D576F" w:rsidRDefault="00953C0C" w:rsidP="0021464E">
            <w:pPr>
              <w:contextualSpacing/>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contextualSpacing/>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contextualSpacing/>
              <w:rPr>
                <w:szCs w:val="20"/>
              </w:rPr>
            </w:pPr>
          </w:p>
          <w:p w14:paraId="38BB90A6" w14:textId="77777777" w:rsidR="00953C0C" w:rsidRPr="008D576F" w:rsidRDefault="00953C0C" w:rsidP="0021464E">
            <w:pPr>
              <w:contextualSpacing/>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pPr>
              <w:contextualSpacing/>
            </w:pPr>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Pr>
              <w:contextualSpacing/>
            </w:pPr>
          </w:p>
          <w:p w14:paraId="0A07D30C" w14:textId="77777777" w:rsidR="00953C0C" w:rsidRPr="008D576F" w:rsidRDefault="00953C0C" w:rsidP="0021464E">
            <w:pPr>
              <w:contextualSpacing/>
              <w:rPr>
                <w:sz w:val="32"/>
                <w:szCs w:val="20"/>
                <w:u w:val="single"/>
              </w:rPr>
            </w:pPr>
            <w:r w:rsidRPr="008D576F">
              <w:rPr>
                <w:sz w:val="32"/>
                <w:szCs w:val="20"/>
              </w:rPr>
              <w:t>Эксперт-метролог</w:t>
            </w:r>
          </w:p>
        </w:tc>
        <w:tc>
          <w:tcPr>
            <w:tcW w:w="2694" w:type="dxa"/>
            <w:tcBorders>
              <w:left w:val="nil"/>
              <w:right w:val="nil"/>
            </w:tcBorders>
          </w:tcPr>
          <w:p w14:paraId="693817D9"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27F7CB48"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contextualSpacing/>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pPr>
              <w:contextualSpacing/>
            </w:pPr>
            <w:r>
              <w:t xml:space="preserve">     инженер</w:t>
            </w:r>
          </w:p>
          <w:p w14:paraId="2E6CCBD6" w14:textId="77777777" w:rsidR="00953C0C" w:rsidRPr="008D576F" w:rsidRDefault="00953C0C" w:rsidP="0021464E">
            <w:pPr>
              <w:contextualSpacing/>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5CF23971" w14:textId="77777777" w:rsidR="00953C0C" w:rsidRPr="008D576F" w:rsidRDefault="00953C0C" w:rsidP="0021464E">
            <w:pPr>
              <w:contextualSpacing/>
              <w:rPr>
                <w:sz w:val="32"/>
                <w:szCs w:val="20"/>
              </w:rPr>
            </w:pPr>
          </w:p>
          <w:p w14:paraId="53929C16" w14:textId="77777777" w:rsidR="00953C0C" w:rsidRPr="008D576F" w:rsidRDefault="00953C0C" w:rsidP="0021464E">
            <w:pPr>
              <w:contextualSpacing/>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pPr>
              <w:contextualSpacing/>
            </w:pPr>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contextualSpacing/>
              <w:rPr>
                <w:sz w:val="32"/>
                <w:szCs w:val="20"/>
                <w:u w:val="single"/>
              </w:rPr>
            </w:pPr>
          </w:p>
          <w:p w14:paraId="4946DB8B" w14:textId="77777777" w:rsidR="00953C0C" w:rsidRPr="008D576F" w:rsidRDefault="00953C0C" w:rsidP="0021464E">
            <w:pPr>
              <w:contextualSpacing/>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097B1520" w14:textId="77777777" w:rsidR="00953C0C" w:rsidRPr="008D576F" w:rsidRDefault="00953C0C" w:rsidP="0021464E">
            <w:pPr>
              <w:contextualSpacing/>
              <w:rPr>
                <w:sz w:val="32"/>
                <w:szCs w:val="20"/>
              </w:rPr>
            </w:pPr>
          </w:p>
          <w:p w14:paraId="51E61157" w14:textId="77777777" w:rsidR="00953C0C" w:rsidRPr="008D576F" w:rsidRDefault="00953C0C" w:rsidP="0021464E">
            <w:pPr>
              <w:contextualSpacing/>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contextualSpacing/>
              <w:rPr>
                <w:sz w:val="32"/>
                <w:szCs w:val="20"/>
                <w:u w:val="single"/>
              </w:rPr>
            </w:pPr>
          </w:p>
          <w:p w14:paraId="5C74742A" w14:textId="77777777" w:rsidR="00953C0C" w:rsidRPr="008D576F" w:rsidRDefault="00953C0C" w:rsidP="0021464E">
            <w:pPr>
              <w:contextualSpacing/>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contextualSpacing/>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contextualSpacing/>
              <w:rPr>
                <w:sz w:val="32"/>
                <w:szCs w:val="20"/>
              </w:rPr>
            </w:pPr>
          </w:p>
          <w:p w14:paraId="7E2CF1EF" w14:textId="77777777" w:rsidR="00953C0C" w:rsidRPr="008D576F" w:rsidRDefault="00953C0C" w:rsidP="0021464E">
            <w:pPr>
              <w:contextualSpacing/>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contextualSpacing/>
              <w:rPr>
                <w:sz w:val="32"/>
                <w:szCs w:val="20"/>
              </w:rPr>
            </w:pPr>
            <w:r w:rsidRPr="008D576F">
              <w:rPr>
                <w:sz w:val="32"/>
                <w:szCs w:val="20"/>
              </w:rPr>
              <w:t>Заведующий кафедрой</w:t>
            </w:r>
          </w:p>
          <w:p w14:paraId="7950F494" w14:textId="77777777" w:rsidR="00953C0C" w:rsidRPr="00BD1773" w:rsidRDefault="00953C0C" w:rsidP="0021464E">
            <w:pPr>
              <w:contextualSpacing/>
            </w:pPr>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contextualSpacing/>
              <w:rPr>
                <w:sz w:val="32"/>
                <w:szCs w:val="32"/>
              </w:rPr>
            </w:pPr>
          </w:p>
          <w:p w14:paraId="70E800E1" w14:textId="77777777" w:rsidR="00953C0C" w:rsidRPr="008D576F" w:rsidRDefault="00953C0C" w:rsidP="0021464E">
            <w:pPr>
              <w:contextualSpacing/>
              <w:rPr>
                <w:sz w:val="32"/>
                <w:szCs w:val="32"/>
              </w:rPr>
            </w:pPr>
            <w:r w:rsidRPr="008D576F">
              <w:rPr>
                <w:sz w:val="32"/>
                <w:szCs w:val="32"/>
              </w:rPr>
              <w:t xml:space="preserve">Б.А. Калин </w:t>
            </w:r>
          </w:p>
        </w:tc>
      </w:tr>
    </w:tbl>
    <w:p w14:paraId="57FFCFC8" w14:textId="77777777" w:rsidR="00953C0C" w:rsidRDefault="00953C0C" w:rsidP="00953C0C">
      <w:pPr>
        <w:contextualSpacing/>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contextualSpacing/>
        <w:jc w:val="center"/>
        <w:rPr>
          <w:sz w:val="32"/>
          <w:szCs w:val="20"/>
        </w:rPr>
      </w:pPr>
    </w:p>
    <w:p w14:paraId="3D04A297" w14:textId="77777777" w:rsidR="00953C0C" w:rsidRDefault="00953C0C" w:rsidP="00953C0C">
      <w:pPr>
        <w:contextualSpacing/>
        <w:jc w:val="center"/>
        <w:rPr>
          <w:sz w:val="32"/>
          <w:szCs w:val="20"/>
        </w:rPr>
      </w:pPr>
    </w:p>
    <w:p w14:paraId="75DE4495" w14:textId="77777777" w:rsidR="00953C0C" w:rsidRDefault="00953C0C" w:rsidP="00953C0C">
      <w:pPr>
        <w:contextualSpacing/>
        <w:jc w:val="center"/>
        <w:rPr>
          <w:sz w:val="32"/>
          <w:szCs w:val="20"/>
        </w:rPr>
      </w:pPr>
    </w:p>
    <w:p w14:paraId="290F9F01" w14:textId="73AC3CE5" w:rsidR="00953C0C" w:rsidRDefault="00953C0C" w:rsidP="00953C0C">
      <w:pPr>
        <w:contextualSpacing/>
        <w:jc w:val="center"/>
        <w:rPr>
          <w:sz w:val="32"/>
          <w:szCs w:val="20"/>
        </w:rPr>
      </w:pPr>
      <w:r>
        <w:rPr>
          <w:sz w:val="32"/>
          <w:szCs w:val="20"/>
        </w:rPr>
        <w:t>Москва</w:t>
      </w:r>
      <w:r w:rsidRPr="008D576F">
        <w:rPr>
          <w:sz w:val="32"/>
          <w:szCs w:val="20"/>
        </w:rPr>
        <w:t xml:space="preserve"> 2019 г.</w:t>
      </w:r>
      <w:r>
        <w:rPr>
          <w:sz w:val="32"/>
          <w:szCs w:val="20"/>
        </w:rPr>
        <w:br w:type="page"/>
      </w:r>
    </w:p>
    <w:p w14:paraId="3751776E" w14:textId="77777777" w:rsidR="00953C0C" w:rsidRDefault="00953C0C" w:rsidP="00953C0C">
      <w:pPr>
        <w:contextualSpacing/>
        <w:jc w:val="center"/>
        <w:rPr>
          <w:sz w:val="32"/>
          <w:szCs w:val="20"/>
        </w:rPr>
      </w:pPr>
    </w:p>
    <w:p w14:paraId="61EEA122" w14:textId="6DB16B48" w:rsidR="00600757" w:rsidRPr="00953C0C" w:rsidRDefault="00600757" w:rsidP="00953C0C">
      <w:pPr>
        <w:spacing w:line="360" w:lineRule="auto"/>
        <w:jc w:val="center"/>
        <w:rPr>
          <w:b/>
          <w:color w:val="FF0000"/>
          <w:sz w:val="28"/>
          <w:szCs w:val="28"/>
          <w:shd w:val="clear" w:color="auto" w:fill="FFFFFF"/>
        </w:rPr>
      </w:pPr>
      <w:r w:rsidRPr="00953C0C">
        <w:rPr>
          <w:b/>
          <w:sz w:val="28"/>
          <w:szCs w:val="28"/>
        </w:rPr>
        <w:t>Введение</w:t>
      </w:r>
    </w:p>
    <w:p w14:paraId="246E7D04" w14:textId="6A3DC057" w:rsidR="005C06DA" w:rsidRDefault="005C06DA" w:rsidP="00600757">
      <w:pPr>
        <w:shd w:val="clear" w:color="auto" w:fill="FFFFFF"/>
        <w:spacing w:line="360" w:lineRule="auto"/>
        <w:contextualSpacing/>
        <w:jc w:val="both"/>
      </w:pPr>
      <w:r>
        <w:tab/>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7ED2DD2C" w:rsidR="00600757" w:rsidRPr="00600757" w:rsidRDefault="0079710D" w:rsidP="005C4D9E">
      <w:pPr>
        <w:shd w:val="clear" w:color="auto" w:fill="FFFFFF"/>
        <w:spacing w:line="360" w:lineRule="auto"/>
        <w:contextualSpacing/>
        <w:jc w:val="both"/>
      </w:pPr>
      <w:r>
        <w:tab/>
      </w:r>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53F62605" w:rsidR="00600757" w:rsidRPr="00600757" w:rsidRDefault="00600757" w:rsidP="00600757">
      <w:pPr>
        <w:shd w:val="clear" w:color="auto" w:fill="FFFFFF"/>
        <w:spacing w:line="360" w:lineRule="auto"/>
        <w:contextualSpacing/>
        <w:jc w:val="both"/>
      </w:pPr>
      <w:r w:rsidRPr="00600757">
        <w:tab/>
      </w:r>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5A6106D1" w:rsidR="00F26F74" w:rsidRPr="00F26F74" w:rsidRDefault="00F26F74" w:rsidP="00F26F74">
      <w:pPr>
        <w:pStyle w:val="1"/>
        <w:numPr>
          <w:ilvl w:val="0"/>
          <w:numId w:val="1"/>
        </w:numPr>
        <w:spacing w:line="360" w:lineRule="auto"/>
        <w:contextualSpacing/>
        <w:jc w:val="center"/>
        <w:rPr>
          <w:rFonts w:ascii="Times New Roman" w:hAnsi="Times New Roman" w:cs="Times New Roman"/>
          <w:b/>
          <w:color w:val="000000" w:themeColor="text1"/>
          <w:sz w:val="28"/>
          <w:szCs w:val="28"/>
        </w:rPr>
      </w:pPr>
      <w:bookmarkStart w:id="0" w:name="_Toc533275500"/>
      <w:bookmarkStart w:id="1" w:name="_Toc6868995"/>
      <w:bookmarkStart w:id="2" w:name="_Toc3933328"/>
      <w:r w:rsidRPr="00F26F74">
        <w:rPr>
          <w:rFonts w:ascii="Times New Roman" w:hAnsi="Times New Roman" w:cs="Times New Roman"/>
          <w:b/>
          <w:color w:val="000000" w:themeColor="text1"/>
          <w:sz w:val="28"/>
          <w:szCs w:val="28"/>
        </w:rPr>
        <w:lastRenderedPageBreak/>
        <w:t>ИСХОДНЫЕ ДАННЫЕ К ПРОЕКТУ</w:t>
      </w:r>
      <w:bookmarkEnd w:id="0"/>
      <w:bookmarkEnd w:id="1"/>
    </w:p>
    <w:p w14:paraId="211E40A2" w14:textId="0ACB7F90" w:rsidR="00F26F74" w:rsidRPr="00F26F74" w:rsidRDefault="00F26F74" w:rsidP="00F26F74">
      <w:pPr>
        <w:pStyle w:val="2"/>
        <w:numPr>
          <w:ilvl w:val="1"/>
          <w:numId w:val="1"/>
        </w:numPr>
        <w:spacing w:line="360" w:lineRule="auto"/>
        <w:rPr>
          <w:rFonts w:ascii="Times New Roman" w:hAnsi="Times New Roman" w:cs="Times New Roman"/>
          <w:b/>
          <w:color w:val="000000" w:themeColor="text1"/>
          <w:sz w:val="28"/>
          <w:szCs w:val="28"/>
        </w:rPr>
      </w:pPr>
      <w:bookmarkStart w:id="3" w:name="_Toc6868996"/>
      <w:r w:rsidRPr="00F26F74">
        <w:rPr>
          <w:rFonts w:ascii="Times New Roman" w:hAnsi="Times New Roman" w:cs="Times New Roman"/>
          <w:b/>
          <w:color w:val="000000" w:themeColor="text1"/>
          <w:sz w:val="28"/>
          <w:szCs w:val="28"/>
        </w:rPr>
        <w:t>Условия работы материала</w:t>
      </w:r>
      <w:bookmarkEnd w:id="2"/>
      <w:bookmarkEnd w:id="3"/>
    </w:p>
    <w:p w14:paraId="20A23981" w14:textId="77777777" w:rsidR="00F26F74" w:rsidRPr="00F26F74" w:rsidRDefault="00F26F74" w:rsidP="00F26F74">
      <w:pPr>
        <w:spacing w:line="360" w:lineRule="auto"/>
        <w:ind w:firstLine="708"/>
        <w:contextualSpacing/>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contextualSpacing/>
        <w:rPr>
          <w:color w:val="000000" w:themeColor="text1"/>
        </w:rPr>
      </w:pPr>
    </w:p>
    <w:tbl>
      <w:tblPr>
        <w:tblpPr w:leftFromText="180" w:rightFromText="180" w:vertAnchor="text" w:horzAnchor="margin" w:tblpXSpec="center" w:tblpY="46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1270"/>
        <w:gridCol w:w="1990"/>
        <w:gridCol w:w="703"/>
        <w:gridCol w:w="709"/>
        <w:gridCol w:w="850"/>
        <w:gridCol w:w="1276"/>
        <w:gridCol w:w="1418"/>
      </w:tblGrid>
      <w:tr w:rsidR="00F26F74" w:rsidRPr="00F26F74" w14:paraId="5A20E676" w14:textId="77777777" w:rsidTr="00CC7054">
        <w:trPr>
          <w:trHeight w:val="567"/>
        </w:trPr>
        <w:tc>
          <w:tcPr>
            <w:tcW w:w="1277" w:type="dxa"/>
            <w:vMerge w:val="restart"/>
            <w:vAlign w:val="center"/>
          </w:tcPr>
          <w:p w14:paraId="25E9D008" w14:textId="77777777" w:rsidR="00F26F74" w:rsidRPr="00F26F74" w:rsidRDefault="00F26F74" w:rsidP="00D026DC">
            <w:pPr>
              <w:suppressAutoHyphens/>
              <w:contextualSpacing/>
              <w:jc w:val="center"/>
            </w:pPr>
            <w:r w:rsidRPr="00F26F74">
              <w:t xml:space="preserve">Вариант№ </w:t>
            </w:r>
          </w:p>
        </w:tc>
        <w:tc>
          <w:tcPr>
            <w:tcW w:w="1270" w:type="dxa"/>
            <w:vMerge w:val="restart"/>
            <w:vAlign w:val="center"/>
          </w:tcPr>
          <w:p w14:paraId="15DE8D03" w14:textId="56AF390B" w:rsidR="00F26F74" w:rsidRPr="00F26F74" w:rsidRDefault="00F26F74" w:rsidP="00F26F74">
            <w:pPr>
              <w:suppressAutoHyphens/>
              <w:contextualSpacing/>
            </w:pPr>
            <w:r>
              <w:t>М</w:t>
            </w:r>
            <w:r w:rsidRPr="00F26F74">
              <w:t>атериал</w:t>
            </w:r>
          </w:p>
        </w:tc>
        <w:tc>
          <w:tcPr>
            <w:tcW w:w="1990" w:type="dxa"/>
            <w:vMerge w:val="restart"/>
            <w:vAlign w:val="center"/>
          </w:tcPr>
          <w:p w14:paraId="1314C4CD" w14:textId="4F8A6A89" w:rsidR="00F26F74" w:rsidRPr="00F26F74" w:rsidRDefault="00F26F74" w:rsidP="00D026DC">
            <w:pPr>
              <w:suppressAutoHyphens/>
              <w:contextualSpacing/>
              <w:jc w:val="center"/>
            </w:pPr>
            <w:r>
              <w:t>Конструктивный элемент</w:t>
            </w:r>
          </w:p>
        </w:tc>
        <w:tc>
          <w:tcPr>
            <w:tcW w:w="4956" w:type="dxa"/>
            <w:gridSpan w:val="5"/>
            <w:vAlign w:val="center"/>
          </w:tcPr>
          <w:p w14:paraId="3C7E737A" w14:textId="77777777" w:rsidR="00F26F74" w:rsidRPr="00F26F74" w:rsidRDefault="00F26F74" w:rsidP="00D026DC">
            <w:pPr>
              <w:suppressAutoHyphens/>
              <w:contextualSpacing/>
              <w:jc w:val="center"/>
            </w:pPr>
            <w:r w:rsidRPr="00F26F74">
              <w:t>Условия работы материала</w:t>
            </w:r>
          </w:p>
        </w:tc>
      </w:tr>
      <w:tr w:rsidR="00F26F74" w:rsidRPr="00F26F74" w14:paraId="497C806D" w14:textId="77777777" w:rsidTr="00CC7054">
        <w:trPr>
          <w:trHeight w:val="567"/>
        </w:trPr>
        <w:tc>
          <w:tcPr>
            <w:tcW w:w="1277" w:type="dxa"/>
            <w:vMerge/>
            <w:vAlign w:val="center"/>
          </w:tcPr>
          <w:p w14:paraId="3B362039" w14:textId="77777777" w:rsidR="00F26F74" w:rsidRPr="00F26F74" w:rsidRDefault="00F26F74" w:rsidP="00D026DC">
            <w:pPr>
              <w:suppressAutoHyphens/>
              <w:contextualSpacing/>
              <w:jc w:val="center"/>
            </w:pPr>
          </w:p>
        </w:tc>
        <w:tc>
          <w:tcPr>
            <w:tcW w:w="1270" w:type="dxa"/>
            <w:vMerge/>
            <w:vAlign w:val="center"/>
          </w:tcPr>
          <w:p w14:paraId="267EFF01" w14:textId="77777777" w:rsidR="00F26F74" w:rsidRPr="00F26F74" w:rsidRDefault="00F26F74" w:rsidP="00D026DC">
            <w:pPr>
              <w:suppressAutoHyphens/>
              <w:contextualSpacing/>
              <w:jc w:val="center"/>
            </w:pPr>
          </w:p>
        </w:tc>
        <w:tc>
          <w:tcPr>
            <w:tcW w:w="1990" w:type="dxa"/>
            <w:vMerge/>
            <w:vAlign w:val="center"/>
          </w:tcPr>
          <w:p w14:paraId="71098A19" w14:textId="77777777" w:rsidR="00F26F74" w:rsidRPr="00F26F74" w:rsidRDefault="00F26F74" w:rsidP="00D026DC">
            <w:pPr>
              <w:suppressAutoHyphens/>
              <w:contextualSpacing/>
              <w:jc w:val="center"/>
            </w:pPr>
          </w:p>
        </w:tc>
        <w:tc>
          <w:tcPr>
            <w:tcW w:w="703" w:type="dxa"/>
            <w:vAlign w:val="center"/>
          </w:tcPr>
          <w:p w14:paraId="2D8A8368" w14:textId="77777777" w:rsidR="00F26F74" w:rsidRPr="00F26F74" w:rsidRDefault="00F26F74" w:rsidP="00D026DC">
            <w:pPr>
              <w:suppressAutoHyphens/>
              <w:contextualSpacing/>
              <w:jc w:val="center"/>
            </w:pPr>
            <w:r w:rsidRPr="00F26F74">
              <w:t>Т,</w:t>
            </w:r>
          </w:p>
          <w:p w14:paraId="35DFF790" w14:textId="77777777" w:rsidR="00F26F74" w:rsidRPr="00F26F74" w:rsidRDefault="00F26F74" w:rsidP="00D026DC">
            <w:pPr>
              <w:suppressAutoHyphens/>
              <w:contextualSpacing/>
              <w:jc w:val="center"/>
            </w:pPr>
            <w:r w:rsidRPr="00F26F74">
              <w:sym w:font="Symbol" w:char="F0B0"/>
            </w:r>
            <w:r w:rsidRPr="00F26F74">
              <w:t>С</w:t>
            </w:r>
          </w:p>
        </w:tc>
        <w:tc>
          <w:tcPr>
            <w:tcW w:w="709" w:type="dxa"/>
            <w:vAlign w:val="center"/>
          </w:tcPr>
          <w:p w14:paraId="6C290D6D" w14:textId="77777777" w:rsidR="00F26F74" w:rsidRPr="00F26F74" w:rsidRDefault="00F26F74" w:rsidP="00D026DC">
            <w:pPr>
              <w:suppressAutoHyphens/>
              <w:contextualSpacing/>
              <w:jc w:val="center"/>
            </w:pPr>
            <w:r w:rsidRPr="00F26F74">
              <w:sym w:font="Symbol" w:char="F073"/>
            </w:r>
            <w:r w:rsidRPr="00F26F74">
              <w:rPr>
                <w:vertAlign w:val="subscript"/>
              </w:rPr>
              <w:t>р</w:t>
            </w:r>
            <w:r w:rsidRPr="00F26F74">
              <w:t xml:space="preserve">, </w:t>
            </w:r>
          </w:p>
          <w:p w14:paraId="7DF4FEB0" w14:textId="77777777" w:rsidR="00F26F74" w:rsidRPr="00F26F74" w:rsidRDefault="00F26F74" w:rsidP="00D026DC">
            <w:pPr>
              <w:suppressAutoHyphens/>
              <w:contextualSpacing/>
              <w:jc w:val="center"/>
            </w:pPr>
            <w:r w:rsidRPr="00F26F74">
              <w:t>МПа</w:t>
            </w:r>
          </w:p>
        </w:tc>
        <w:tc>
          <w:tcPr>
            <w:tcW w:w="850" w:type="dxa"/>
            <w:vAlign w:val="center"/>
          </w:tcPr>
          <w:p w14:paraId="3ADB9BF3" w14:textId="77777777" w:rsidR="00F26F74" w:rsidRPr="00F26F74" w:rsidRDefault="00F26F74" w:rsidP="00D026DC">
            <w:pPr>
              <w:suppressAutoHyphens/>
              <w:contextualSpacing/>
              <w:jc w:val="center"/>
            </w:pPr>
            <w:r w:rsidRPr="00F26F74">
              <w:t>Среда</w:t>
            </w:r>
          </w:p>
        </w:tc>
        <w:tc>
          <w:tcPr>
            <w:tcW w:w="1276" w:type="dxa"/>
            <w:vAlign w:val="center"/>
          </w:tcPr>
          <w:p w14:paraId="15FA966B" w14:textId="77777777" w:rsidR="00F26F74" w:rsidRPr="00F26F74" w:rsidRDefault="00F26F74" w:rsidP="00D026DC">
            <w:pPr>
              <w:suppressAutoHyphens/>
              <w:contextualSpacing/>
              <w:jc w:val="center"/>
            </w:pPr>
            <w:proofErr w:type="spellStart"/>
            <w:r w:rsidRPr="00F26F74">
              <w:t>Флюенс</w:t>
            </w:r>
            <w:proofErr w:type="spellEnd"/>
            <w:r w:rsidRPr="00F26F74">
              <w:br/>
              <w:t>нейтронов</w:t>
            </w:r>
          </w:p>
          <w:p w14:paraId="496931E1" w14:textId="7F35000E" w:rsidR="00F26F74" w:rsidRPr="00F26F74" w:rsidRDefault="00F26F74" w:rsidP="00D026DC">
            <w:pPr>
              <w:suppressAutoHyphens/>
              <w:contextualSpacing/>
              <w:jc w:val="center"/>
            </w:pPr>
            <w:r w:rsidRPr="00F26F74">
              <w:t>10</w:t>
            </w:r>
            <w:r w:rsidRPr="00F26F74">
              <w:rPr>
                <w:vertAlign w:val="superscript"/>
              </w:rPr>
              <w:t>22</w:t>
            </w:r>
            <w:r w:rsidRPr="00F26F74">
              <w:t>н</w:t>
            </w:r>
            <w:r w:rsidR="00CC7054">
              <w:t>.</w:t>
            </w:r>
            <w:r w:rsidRPr="00F26F74">
              <w:t>/см</w:t>
            </w:r>
            <w:r w:rsidRPr="00F26F74">
              <w:rPr>
                <w:vertAlign w:val="superscript"/>
              </w:rPr>
              <w:t>2</w:t>
            </w:r>
          </w:p>
        </w:tc>
        <w:tc>
          <w:tcPr>
            <w:tcW w:w="1418" w:type="dxa"/>
            <w:vAlign w:val="center"/>
          </w:tcPr>
          <w:p w14:paraId="63AB689E" w14:textId="77777777" w:rsidR="00F26F74" w:rsidRPr="00F26F74" w:rsidRDefault="00F26F74" w:rsidP="00D026DC">
            <w:pPr>
              <w:suppressAutoHyphens/>
              <w:contextualSpacing/>
              <w:jc w:val="center"/>
            </w:pPr>
            <w:r w:rsidRPr="00F26F74">
              <w:t>Средняя энергия нейтронов</w:t>
            </w:r>
          </w:p>
          <w:p w14:paraId="41D9541C" w14:textId="77777777" w:rsidR="00F26F74" w:rsidRPr="00F26F74" w:rsidRDefault="00F26F74" w:rsidP="00D026DC">
            <w:pPr>
              <w:suppressAutoHyphens/>
              <w:contextualSpacing/>
              <w:jc w:val="center"/>
            </w:pPr>
            <w:r w:rsidRPr="00F26F74">
              <w:t>Е</w:t>
            </w:r>
            <w:r w:rsidRPr="00F26F74">
              <w:rPr>
                <w:vertAlign w:val="subscript"/>
              </w:rPr>
              <w:t>1</w:t>
            </w:r>
            <w:r w:rsidRPr="00F26F74">
              <w:t>, МэВ</w:t>
            </w:r>
          </w:p>
        </w:tc>
      </w:tr>
      <w:tr w:rsidR="00F26F74" w:rsidRPr="00F26F74" w14:paraId="0A7CE3CB" w14:textId="77777777" w:rsidTr="00CC7054">
        <w:trPr>
          <w:trHeight w:val="1258"/>
        </w:trPr>
        <w:tc>
          <w:tcPr>
            <w:tcW w:w="1277" w:type="dxa"/>
            <w:vAlign w:val="center"/>
          </w:tcPr>
          <w:p w14:paraId="4857AFA9" w14:textId="77777777" w:rsidR="00F26F74" w:rsidRPr="00F26F74" w:rsidRDefault="00F26F74" w:rsidP="00D026DC">
            <w:pPr>
              <w:suppressAutoHyphens/>
              <w:contextualSpacing/>
              <w:jc w:val="center"/>
            </w:pPr>
            <w:r w:rsidRPr="00F26F74">
              <w:t>7</w:t>
            </w:r>
          </w:p>
        </w:tc>
        <w:tc>
          <w:tcPr>
            <w:tcW w:w="1270" w:type="dxa"/>
            <w:vAlign w:val="center"/>
          </w:tcPr>
          <w:p w14:paraId="66FACCF8" w14:textId="2DB2D895" w:rsidR="00F26F74" w:rsidRPr="00F26F74" w:rsidRDefault="00F26F74" w:rsidP="00D026DC">
            <w:pPr>
              <w:suppressAutoHyphens/>
              <w:contextualSpacing/>
              <w:jc w:val="center"/>
            </w:pPr>
            <w:r w:rsidRPr="00F26F74">
              <w:rPr>
                <w:lang w:val="en-US"/>
              </w:rPr>
              <w:t>Fe-Cr-Ni</w:t>
            </w:r>
          </w:p>
        </w:tc>
        <w:tc>
          <w:tcPr>
            <w:tcW w:w="1990" w:type="dxa"/>
            <w:vAlign w:val="center"/>
          </w:tcPr>
          <w:p w14:paraId="3E96397C" w14:textId="2A468E48" w:rsidR="00F26F74" w:rsidRPr="00F26F74" w:rsidRDefault="00F26F74" w:rsidP="00D026DC">
            <w:pPr>
              <w:suppressAutoHyphens/>
              <w:contextualSpacing/>
              <w:jc w:val="center"/>
            </w:pPr>
            <w:proofErr w:type="spellStart"/>
            <w:r>
              <w:t>Антидебризный</w:t>
            </w:r>
            <w:proofErr w:type="spellEnd"/>
            <w:r>
              <w:t xml:space="preserve"> фильтр</w:t>
            </w:r>
          </w:p>
        </w:tc>
        <w:tc>
          <w:tcPr>
            <w:tcW w:w="703" w:type="dxa"/>
            <w:vAlign w:val="center"/>
          </w:tcPr>
          <w:p w14:paraId="31631F3E" w14:textId="77777777" w:rsidR="00F26F74" w:rsidRPr="00F26F74" w:rsidRDefault="00F26F74" w:rsidP="00D026DC">
            <w:pPr>
              <w:suppressAutoHyphens/>
              <w:contextualSpacing/>
              <w:jc w:val="center"/>
            </w:pPr>
            <w:r w:rsidRPr="00F26F74">
              <w:t>320</w:t>
            </w:r>
          </w:p>
        </w:tc>
        <w:tc>
          <w:tcPr>
            <w:tcW w:w="709" w:type="dxa"/>
            <w:vAlign w:val="center"/>
          </w:tcPr>
          <w:p w14:paraId="42B26869" w14:textId="77777777" w:rsidR="00F26F74" w:rsidRPr="00F26F74" w:rsidRDefault="00F26F74" w:rsidP="00D026DC">
            <w:pPr>
              <w:suppressAutoHyphens/>
              <w:contextualSpacing/>
              <w:jc w:val="center"/>
            </w:pPr>
            <w:r w:rsidRPr="00F26F74">
              <w:t>190</w:t>
            </w:r>
          </w:p>
        </w:tc>
        <w:tc>
          <w:tcPr>
            <w:tcW w:w="850" w:type="dxa"/>
            <w:vAlign w:val="center"/>
          </w:tcPr>
          <w:p w14:paraId="515C6AA5" w14:textId="77777777" w:rsidR="00F26F74" w:rsidRPr="00F26F74" w:rsidRDefault="00F26F74" w:rsidP="00D026DC">
            <w:pPr>
              <w:suppressAutoHyphens/>
              <w:contextualSpacing/>
              <w:jc w:val="center"/>
            </w:pPr>
            <w:r w:rsidRPr="00F26F74">
              <w:rPr>
                <w:lang w:val="en-US"/>
              </w:rPr>
              <w:t>H</w:t>
            </w:r>
            <w:r w:rsidRPr="00F26F74">
              <w:rPr>
                <w:vertAlign w:val="subscript"/>
              </w:rPr>
              <w:t>2</w:t>
            </w:r>
            <w:r w:rsidRPr="00F26F74">
              <w:rPr>
                <w:lang w:val="en-US"/>
              </w:rPr>
              <w:t>O</w:t>
            </w:r>
          </w:p>
        </w:tc>
        <w:tc>
          <w:tcPr>
            <w:tcW w:w="1276" w:type="dxa"/>
            <w:vAlign w:val="center"/>
          </w:tcPr>
          <w:p w14:paraId="6174285C" w14:textId="77777777" w:rsidR="00F26F74" w:rsidRPr="00F26F74" w:rsidRDefault="00F26F74" w:rsidP="00D026DC">
            <w:pPr>
              <w:suppressAutoHyphens/>
              <w:contextualSpacing/>
              <w:jc w:val="center"/>
            </w:pPr>
            <w:r w:rsidRPr="00F26F74">
              <w:t>7</w:t>
            </w:r>
          </w:p>
        </w:tc>
        <w:tc>
          <w:tcPr>
            <w:tcW w:w="1418" w:type="dxa"/>
            <w:vAlign w:val="center"/>
          </w:tcPr>
          <w:p w14:paraId="403D4B41" w14:textId="77777777" w:rsidR="00F26F74" w:rsidRPr="00F26F74" w:rsidRDefault="00F26F74" w:rsidP="00D026DC">
            <w:pPr>
              <w:suppressAutoHyphens/>
              <w:contextualSpacing/>
              <w:jc w:val="center"/>
            </w:pPr>
            <w:r w:rsidRPr="00F26F74">
              <w:t>1,9</w:t>
            </w:r>
          </w:p>
        </w:tc>
      </w:tr>
    </w:tbl>
    <w:p w14:paraId="743B9ACA" w14:textId="77777777" w:rsidR="00F26F74" w:rsidRPr="00E579F3" w:rsidRDefault="00F26F74" w:rsidP="00F26F74">
      <w:pPr>
        <w:contextualSpacing/>
      </w:pPr>
      <w:r w:rsidRPr="00F26F74">
        <w:t>Таблица 1.1 – Условия работы</w:t>
      </w:r>
      <w:r>
        <w:t xml:space="preserve"> </w:t>
      </w:r>
      <w:proofErr w:type="spellStart"/>
      <w:r>
        <w:t>антидебризного</w:t>
      </w:r>
      <w:proofErr w:type="spellEnd"/>
      <w:r>
        <w:t xml:space="preserve"> фильтра</w:t>
      </w:r>
    </w:p>
    <w:p w14:paraId="3BB948F0" w14:textId="1173DA65" w:rsidR="00E913F3" w:rsidRDefault="00E913F3" w:rsidP="00F26F74">
      <w:pPr>
        <w:spacing w:line="360" w:lineRule="auto"/>
      </w:pPr>
    </w:p>
    <w:p w14:paraId="7A742D6A" w14:textId="77777777" w:rsidR="004D31EF" w:rsidRDefault="004D31EF" w:rsidP="004D31EF">
      <w:pPr>
        <w:contextualSpacing/>
      </w:pPr>
    </w:p>
    <w:p w14:paraId="55FF4261" w14:textId="054B5B03" w:rsidR="004D31EF" w:rsidRPr="003F5B78" w:rsidRDefault="004D31EF" w:rsidP="003F5B78">
      <w:pPr>
        <w:pStyle w:val="2"/>
        <w:keepLines w:val="0"/>
        <w:numPr>
          <w:ilvl w:val="1"/>
          <w:numId w:val="1"/>
        </w:numPr>
        <w:shd w:val="clear" w:color="auto" w:fill="FFFFFF"/>
        <w:suppressAutoHyphens/>
        <w:spacing w:before="120" w:after="120" w:line="360" w:lineRule="auto"/>
        <w:contextualSpacing/>
        <w:rPr>
          <w:rFonts w:ascii="Times New Roman" w:hAnsi="Times New Roman" w:cs="Times New Roman"/>
          <w:b/>
          <w:color w:val="000000" w:themeColor="text1"/>
          <w:sz w:val="24"/>
          <w:szCs w:val="24"/>
        </w:rPr>
      </w:pPr>
      <w:bookmarkStart w:id="4" w:name="_Toc6868997"/>
      <w:r w:rsidRPr="003F5B78">
        <w:rPr>
          <w:rFonts w:ascii="Times New Roman" w:hAnsi="Times New Roman" w:cs="Times New Roman"/>
          <w:b/>
          <w:color w:val="000000" w:themeColor="text1"/>
          <w:sz w:val="24"/>
          <w:szCs w:val="24"/>
        </w:rPr>
        <w:t>Описание конструктивного элемента</w:t>
      </w:r>
      <w:bookmarkEnd w:id="4"/>
      <w:r w:rsidRPr="003F5B78">
        <w:rPr>
          <w:rFonts w:ascii="Times New Roman" w:hAnsi="Times New Roman" w:cs="Times New Roman"/>
          <w:b/>
          <w:color w:val="000000" w:themeColor="text1"/>
          <w:sz w:val="24"/>
          <w:szCs w:val="24"/>
        </w:rPr>
        <w:t xml:space="preserve"> </w:t>
      </w:r>
    </w:p>
    <w:p w14:paraId="59497296" w14:textId="77777777" w:rsidR="00A2023B" w:rsidRDefault="00902748" w:rsidP="00A2023B">
      <w:pPr>
        <w:spacing w:line="360" w:lineRule="auto"/>
        <w:contextualSpacing/>
        <w:jc w:val="both"/>
      </w:pPr>
      <w:r>
        <w:tab/>
      </w:r>
      <w:proofErr w:type="spellStart"/>
      <w:r w:rsidR="00A2023B" w:rsidRPr="00A2023B">
        <w:t>Антидибризный</w:t>
      </w:r>
      <w:proofErr w:type="spellEnd"/>
      <w:r w:rsidR="00A2023B" w:rsidRPr="00A2023B">
        <w:t xml:space="preserve"> фильтр (АДФ) служит для уменьшения числа отказов тепловыделяющих сборок (ТВС) реакторных установок из-за повреждения оболочек тепловыделяющих элементов (твэл) присутствующими в теплоносителе посторонними частицами (</w:t>
      </w:r>
      <w:proofErr w:type="spellStart"/>
      <w:r w:rsidR="00A2023B" w:rsidRPr="00A2023B">
        <w:t>дебризом</w:t>
      </w:r>
      <w:proofErr w:type="spellEnd"/>
      <w:r w:rsidR="00A2023B" w:rsidRPr="00A2023B">
        <w:t>).</w:t>
      </w:r>
    </w:p>
    <w:p w14:paraId="661C712B" w14:textId="5C151739" w:rsidR="00A2023B" w:rsidRDefault="00A2023B" w:rsidP="00A2023B">
      <w:pPr>
        <w:spacing w:line="360" w:lineRule="auto"/>
        <w:contextualSpacing/>
        <w:jc w:val="center"/>
      </w:pPr>
      <w:r>
        <w:rPr>
          <w:noProof/>
        </w:rPr>
        <w:drawing>
          <wp:inline distT="0" distB="0" distL="0" distR="0" wp14:anchorId="1A776F4F" wp14:editId="2FD43D68">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3028CEFC" w14:textId="03975203" w:rsidR="00A2023B" w:rsidRDefault="00A2023B" w:rsidP="00A2023B">
      <w:pPr>
        <w:spacing w:line="360" w:lineRule="auto"/>
        <w:contextualSpacing/>
        <w:jc w:val="center"/>
      </w:pPr>
    </w:p>
    <w:p w14:paraId="5F31F057" w14:textId="0A7F8F94" w:rsidR="00A2023B" w:rsidRDefault="00A2023B" w:rsidP="00A2023B">
      <w:pPr>
        <w:spacing w:line="360" w:lineRule="auto"/>
        <w:contextualSpacing/>
        <w:jc w:val="center"/>
      </w:pPr>
      <w:r>
        <w:t>Рисунок 1.1 – Схема ТВС активной зоны ВВЭР-1000</w:t>
      </w:r>
    </w:p>
    <w:p w14:paraId="24D37C85" w14:textId="0708C4AF" w:rsidR="009C2A1D" w:rsidRDefault="00A2023B" w:rsidP="0073028D">
      <w:pPr>
        <w:spacing w:line="360" w:lineRule="auto"/>
        <w:ind w:firstLine="708"/>
        <w:contextualSpacing/>
        <w:jc w:val="both"/>
      </w:pPr>
      <w:r w:rsidRPr="00A2023B">
        <w:lastRenderedPageBreak/>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t xml:space="preserve"> 1.1</w:t>
      </w:r>
      <w:r w:rsidRPr="00A2023B">
        <w:t xml:space="preserve"> изображена тепловыделяющая сборка ВВЭР-1000 и расположение в ней АДФ.</w:t>
      </w:r>
    </w:p>
    <w:p w14:paraId="766E10A3" w14:textId="5095A06C" w:rsidR="00970810" w:rsidRPr="00970810" w:rsidRDefault="00970810" w:rsidP="0073028D">
      <w:pPr>
        <w:spacing w:line="360" w:lineRule="auto"/>
        <w:ind w:firstLine="708"/>
        <w:contextualSpacing/>
        <w:jc w:val="both"/>
      </w:pPr>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 1.2.</w:t>
      </w:r>
      <w:r>
        <w:t xml:space="preserve"> </w:t>
      </w:r>
    </w:p>
    <w:p w14:paraId="2E4C343D" w14:textId="77777777" w:rsidR="00970810" w:rsidRDefault="0065761A" w:rsidP="00970810">
      <w:pPr>
        <w:spacing w:line="360" w:lineRule="auto"/>
        <w:ind w:firstLine="708"/>
        <w:contextualSpacing/>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345FF2C3" w:rsidR="00EA500C" w:rsidRDefault="00EA500C" w:rsidP="00970810">
      <w:pPr>
        <w:spacing w:line="360" w:lineRule="auto"/>
        <w:ind w:firstLine="708"/>
        <w:contextualSpacing/>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spacing w:line="360" w:lineRule="auto"/>
        <w:ind w:firstLine="708"/>
        <w:contextualSpacing/>
        <w:jc w:val="center"/>
        <w:rPr>
          <w:sz w:val="20"/>
          <w:szCs w:val="20"/>
        </w:rPr>
      </w:pPr>
    </w:p>
    <w:p w14:paraId="6D550AB3" w14:textId="585D174B" w:rsidR="00EA500C" w:rsidRDefault="00EA500C" w:rsidP="00EA500C">
      <w:pPr>
        <w:spacing w:line="360" w:lineRule="auto"/>
        <w:contextualSpacing/>
        <w:jc w:val="center"/>
      </w:pPr>
      <w:r>
        <w:t xml:space="preserve">Рисунок 1.2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Pr>
        <w:spacing w:line="360" w:lineRule="auto"/>
        <w:contextualSpacing/>
        <w:jc w:val="both"/>
      </w:pPr>
    </w:p>
    <w:p w14:paraId="4227D0E7" w14:textId="0DF89418" w:rsidR="00C26806" w:rsidRPr="0073028D" w:rsidRDefault="0073028D" w:rsidP="0073028D">
      <w:pPr>
        <w:pStyle w:val="a4"/>
        <w:numPr>
          <w:ilvl w:val="1"/>
          <w:numId w:val="1"/>
        </w:numPr>
        <w:rPr>
          <w:b/>
        </w:rPr>
      </w:pPr>
      <w:r>
        <w:rPr>
          <w:b/>
        </w:rPr>
        <w:t>Характеристика основы</w:t>
      </w:r>
    </w:p>
    <w:p w14:paraId="2D89E843" w14:textId="2C1BFE10" w:rsidR="00DF4FA1" w:rsidRDefault="00414A49" w:rsidP="00824A39">
      <w:pPr>
        <w:spacing w:line="360" w:lineRule="auto"/>
        <w:ind w:firstLine="708"/>
        <w:contextualSpacing/>
        <w:jc w:val="both"/>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C238CF">
      <w:pPr>
        <w:spacing w:line="360" w:lineRule="auto"/>
        <w:ind w:firstLine="708"/>
        <w:contextualSpacing/>
        <w:jc w:val="both"/>
      </w:pPr>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w:t>
      </w:r>
      <w:r w:rsidRPr="00DF4FA1">
        <w:lastRenderedPageBreak/>
        <w:t>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дификация</w:t>
      </w:r>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w:t>
      </w:r>
      <w:proofErr w:type="spellStart"/>
      <w:r w:rsidRPr="00DF4FA1">
        <w:t>Fe</w:t>
      </w:r>
      <w:proofErr w:type="spellEnd"/>
      <w:r w:rsidRPr="00DF4FA1">
        <w:t>).</w:t>
      </w:r>
      <w:r w:rsidR="00AE1708" w:rsidRPr="00AE1708">
        <w:t xml:space="preserve"> </w:t>
      </w:r>
    </w:p>
    <w:p w14:paraId="217B95F8" w14:textId="03F863DB" w:rsidR="00FA2E78" w:rsidRPr="00E97121" w:rsidRDefault="00FA2E78" w:rsidP="00FA2E78">
      <w:pPr>
        <w:spacing w:line="360" w:lineRule="auto"/>
        <w:ind w:firstLine="708"/>
        <w:jc w:val="both"/>
      </w:pPr>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коре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2397D3FD" w:rsidR="003F516D" w:rsidRDefault="00726C83" w:rsidP="00721A54">
      <w:pPr>
        <w:spacing w:line="360" w:lineRule="auto"/>
        <w:ind w:firstLine="708"/>
        <w:jc w:val="both"/>
        <w:rPr>
          <w:b/>
          <w:color w:val="FF0000"/>
        </w:rPr>
      </w:pPr>
      <w:r>
        <w:t>Хром</w:t>
      </w:r>
      <w:r w:rsidR="003C4C03" w:rsidRPr="00E97121">
        <w:t xml:space="preserve"> является тяжелым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r w:rsidR="00F85F61">
        <w:t xml:space="preserve"> </w:t>
      </w:r>
    </w:p>
    <w:p w14:paraId="30E86AFF" w14:textId="0F49AACB" w:rsidR="00EA500C" w:rsidRDefault="00EA500C" w:rsidP="00EA500C">
      <w:pPr>
        <w:spacing w:line="360" w:lineRule="auto"/>
        <w:ind w:firstLine="708"/>
        <w:jc w:val="both"/>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4A338C70" w:rsidR="00721A54" w:rsidRDefault="00E9570E" w:rsidP="00721A54">
      <w:pPr>
        <w:spacing w:line="360" w:lineRule="auto"/>
        <w:ind w:firstLine="708"/>
        <w:jc w:val="both"/>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 1.3.</w:t>
      </w:r>
      <w:r w:rsidR="00721A54" w:rsidRPr="00721A54">
        <w:t xml:space="preserve"> </w:t>
      </w:r>
    </w:p>
    <w:p w14:paraId="21977DC4" w14:textId="1DCF44CD" w:rsidR="00721A54" w:rsidRPr="00A85EDA" w:rsidRDefault="00721A54" w:rsidP="00721A54">
      <w:pPr>
        <w:spacing w:line="360" w:lineRule="auto"/>
        <w:ind w:firstLine="708"/>
        <w:jc w:val="both"/>
      </w:pPr>
      <w:r>
        <w:t xml:space="preserve">Из рисунка 1.3 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594CC338" w14:textId="77777777" w:rsidR="00721A54" w:rsidRDefault="00721A54" w:rsidP="00721A54">
      <w:pPr>
        <w:spacing w:line="360" w:lineRule="auto"/>
        <w:ind w:firstLine="708"/>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21A54" w14:paraId="7579570B" w14:textId="77777777" w:rsidTr="0036308D">
        <w:tc>
          <w:tcPr>
            <w:tcW w:w="4785" w:type="dxa"/>
          </w:tcPr>
          <w:p w14:paraId="70EA1AA6" w14:textId="77777777" w:rsidR="00721A54" w:rsidRDefault="00721A54" w:rsidP="0036308D">
            <w:pPr>
              <w:spacing w:line="360" w:lineRule="auto"/>
              <w:jc w:val="center"/>
            </w:pPr>
            <w:r>
              <w:rPr>
                <w:noProof/>
              </w:rPr>
              <w:lastRenderedPageBreak/>
              <w:drawing>
                <wp:inline distT="0" distB="0" distL="0" distR="0" wp14:anchorId="2EAA5DB4" wp14:editId="58D988E6">
                  <wp:extent cx="2407054" cy="279995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22237" cy="2817614"/>
                          </a:xfrm>
                          <a:prstGeom prst="rect">
                            <a:avLst/>
                          </a:prstGeom>
                        </pic:spPr>
                      </pic:pic>
                    </a:graphicData>
                  </a:graphic>
                </wp:inline>
              </w:drawing>
            </w:r>
          </w:p>
          <w:p w14:paraId="600D544E" w14:textId="77777777" w:rsidR="00721A54" w:rsidRDefault="00721A54" w:rsidP="0036308D">
            <w:pPr>
              <w:spacing w:line="360" w:lineRule="auto"/>
            </w:pPr>
            <w:r>
              <w:t>а</w:t>
            </w:r>
          </w:p>
        </w:tc>
        <w:tc>
          <w:tcPr>
            <w:tcW w:w="4786" w:type="dxa"/>
          </w:tcPr>
          <w:p w14:paraId="7A6813DE" w14:textId="77777777" w:rsidR="00721A54" w:rsidRDefault="00721A54" w:rsidP="0036308D">
            <w:pPr>
              <w:spacing w:line="360" w:lineRule="auto"/>
              <w:jc w:val="center"/>
            </w:pPr>
            <w:r>
              <w:rPr>
                <w:noProof/>
              </w:rPr>
              <w:drawing>
                <wp:inline distT="0" distB="0" distL="0" distR="0" wp14:anchorId="2C65B679" wp14:editId="55160E68">
                  <wp:extent cx="2860097" cy="28653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806" cy="2882046"/>
                          </a:xfrm>
                          <a:prstGeom prst="rect">
                            <a:avLst/>
                          </a:prstGeom>
                        </pic:spPr>
                      </pic:pic>
                    </a:graphicData>
                  </a:graphic>
                </wp:inline>
              </w:drawing>
            </w:r>
          </w:p>
          <w:p w14:paraId="05CF1C32" w14:textId="77777777" w:rsidR="00721A54" w:rsidRDefault="00721A54" w:rsidP="0036308D">
            <w:pPr>
              <w:spacing w:line="360" w:lineRule="auto"/>
            </w:pPr>
            <w:r>
              <w:t>б</w:t>
            </w:r>
          </w:p>
        </w:tc>
      </w:tr>
    </w:tbl>
    <w:p w14:paraId="4B0D39A1" w14:textId="77777777" w:rsidR="00721A54" w:rsidRDefault="00721A54" w:rsidP="00721A54">
      <w:pPr>
        <w:spacing w:line="360" w:lineRule="auto"/>
        <w:ind w:firstLine="708"/>
        <w:jc w:val="center"/>
      </w:pPr>
    </w:p>
    <w:p w14:paraId="5568C069" w14:textId="6AFB2667" w:rsidR="00721A54" w:rsidRDefault="00721A54" w:rsidP="00721A54">
      <w:pPr>
        <w:spacing w:line="360" w:lineRule="auto"/>
        <w:contextualSpacing/>
        <w:jc w:val="center"/>
        <w:rPr>
          <w:b/>
          <w:color w:val="FF0000"/>
        </w:rPr>
      </w:pPr>
      <w:r>
        <w:t xml:space="preserve">Рисунок 1.3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rsidR="00B77FD9">
        <w:fldChar w:fldCharType="begin" w:fldLock="1"/>
      </w:r>
      <w:r w:rsidR="00B77FD9">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rsidR="00B77FD9">
        <w:fldChar w:fldCharType="separate"/>
      </w:r>
      <w:r w:rsidR="00B77FD9" w:rsidRPr="00B77FD9">
        <w:rPr>
          <w:noProof/>
        </w:rPr>
        <w:t>[5]</w:t>
      </w:r>
      <w:r w:rsidR="00B77FD9">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rsidR="00B77FD9">
        <w:fldChar w:fldCharType="begin" w:fldLock="1"/>
      </w:r>
      <w:r w:rsidR="00B77FD9">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rsidR="00B77FD9">
        <w:fldChar w:fldCharType="separate"/>
      </w:r>
      <w:r w:rsidR="00B77FD9" w:rsidRPr="00B77FD9">
        <w:rPr>
          <w:noProof/>
        </w:rPr>
        <w:t>[6]</w:t>
      </w:r>
      <w:r w:rsidR="00B77FD9">
        <w:fldChar w:fldCharType="end"/>
      </w:r>
    </w:p>
    <w:p w14:paraId="62233005" w14:textId="7AF61DF5" w:rsidR="001601CA" w:rsidRDefault="001601CA" w:rsidP="00CD6457">
      <w:pPr>
        <w:spacing w:line="360" w:lineRule="auto"/>
        <w:ind w:firstLine="708"/>
        <w:jc w:val="both"/>
      </w:pPr>
    </w:p>
    <w:p w14:paraId="08638AEC" w14:textId="1E9342DB" w:rsidR="00FD3405" w:rsidRPr="00A85EDA" w:rsidRDefault="00C90A59" w:rsidP="00A805DC">
      <w:pPr>
        <w:spacing w:line="360" w:lineRule="auto"/>
        <w:ind w:firstLine="708"/>
        <w:jc w:val="both"/>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1.3)</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spacing w:line="360" w:lineRule="auto"/>
        <w:ind w:firstLine="708"/>
        <w:jc w:val="both"/>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506FD6EA" w:rsidR="00A805DC" w:rsidRDefault="00DA1250" w:rsidP="00DA1250">
      <w:pPr>
        <w:spacing w:line="360" w:lineRule="auto"/>
        <w:ind w:firstLine="708"/>
        <w:jc w:val="both"/>
      </w:pPr>
      <w:r>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1.3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0FFD8E71" w14:textId="77777777" w:rsidR="00A805DC" w:rsidRDefault="00A805DC" w:rsidP="00DA1250">
      <w:pPr>
        <w:spacing w:line="360" w:lineRule="auto"/>
        <w:ind w:firstLine="708"/>
        <w:jc w:val="both"/>
      </w:pPr>
    </w:p>
    <w:p w14:paraId="0FCD2947" w14:textId="77777777" w:rsidR="00A805DC" w:rsidRPr="00A805DC" w:rsidRDefault="00A805DC" w:rsidP="00DA1250">
      <w:pPr>
        <w:spacing w:line="360" w:lineRule="auto"/>
        <w:ind w:firstLine="708"/>
        <w:jc w:val="both"/>
      </w:pPr>
      <w:r w:rsidRPr="00A805DC">
        <w:lastRenderedPageBreak/>
        <w:t xml:space="preserve"> </w:t>
      </w:r>
    </w:p>
    <w:tbl>
      <w:tblPr>
        <w:tblStyle w:val="a5"/>
        <w:tblW w:w="0" w:type="auto"/>
        <w:tblInd w:w="392" w:type="dxa"/>
        <w:tblLook w:val="04A0" w:firstRow="1" w:lastRow="0" w:firstColumn="1" w:lastColumn="0" w:noHBand="0" w:noVBand="1"/>
      </w:tblPr>
      <w:tblGrid>
        <w:gridCol w:w="5316"/>
        <w:gridCol w:w="3756"/>
      </w:tblGrid>
      <w:tr w:rsidR="00AA5276" w14:paraId="2DF6DC97" w14:textId="77777777" w:rsidTr="00140635">
        <w:tc>
          <w:tcPr>
            <w:tcW w:w="5174" w:type="dxa"/>
            <w:tcBorders>
              <w:top w:val="nil"/>
              <w:left w:val="nil"/>
              <w:bottom w:val="nil"/>
              <w:right w:val="nil"/>
            </w:tcBorders>
          </w:tcPr>
          <w:p w14:paraId="02AEBC42" w14:textId="18F011DA" w:rsidR="00A805DC" w:rsidRDefault="00A805DC" w:rsidP="00DA1250">
            <w:pPr>
              <w:spacing w:line="360" w:lineRule="auto"/>
              <w:jc w:val="both"/>
            </w:pPr>
            <w:r>
              <w:rPr>
                <w:noProof/>
              </w:rPr>
              <w:drawing>
                <wp:inline distT="0" distB="0" distL="0" distR="0" wp14:anchorId="736BEC3C" wp14:editId="752727D2">
                  <wp:extent cx="3231426" cy="2584450"/>
                  <wp:effectExtent l="0" t="0" r="762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2303" cy="2593149"/>
                          </a:xfrm>
                          <a:prstGeom prst="rect">
                            <a:avLst/>
                          </a:prstGeom>
                        </pic:spPr>
                      </pic:pic>
                    </a:graphicData>
                  </a:graphic>
                </wp:inline>
              </w:drawing>
            </w:r>
          </w:p>
        </w:tc>
        <w:tc>
          <w:tcPr>
            <w:tcW w:w="3756" w:type="dxa"/>
            <w:tcBorders>
              <w:top w:val="nil"/>
              <w:left w:val="nil"/>
              <w:bottom w:val="nil"/>
              <w:right w:val="nil"/>
            </w:tcBorders>
          </w:tcPr>
          <w:p w14:paraId="0478EBB3" w14:textId="4D503437" w:rsidR="00A805DC" w:rsidRDefault="00291560" w:rsidP="00DA1250">
            <w:pPr>
              <w:spacing w:line="360" w:lineRule="auto"/>
              <w:jc w:val="both"/>
            </w:pPr>
            <w:r>
              <w:rPr>
                <w:noProof/>
              </w:rPr>
              <w:drawing>
                <wp:inline distT="0" distB="0" distL="0" distR="0" wp14:anchorId="171D1E94" wp14:editId="0A6C8DF0">
                  <wp:extent cx="2247900" cy="257472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262150" cy="2591044"/>
                          </a:xfrm>
                          <a:prstGeom prst="rect">
                            <a:avLst/>
                          </a:prstGeom>
                        </pic:spPr>
                      </pic:pic>
                    </a:graphicData>
                  </a:graphic>
                </wp:inline>
              </w:drawing>
            </w:r>
          </w:p>
        </w:tc>
      </w:tr>
    </w:tbl>
    <w:p w14:paraId="65A67153" w14:textId="77777777" w:rsidR="00AA5276" w:rsidRDefault="00AA5276" w:rsidP="00AA5276">
      <w:pPr>
        <w:spacing w:line="360" w:lineRule="auto"/>
        <w:ind w:firstLine="708"/>
        <w:jc w:val="center"/>
      </w:pPr>
    </w:p>
    <w:p w14:paraId="3778FBBC" w14:textId="355B871C" w:rsidR="00AA5276" w:rsidRPr="00787C39" w:rsidRDefault="00AA5276" w:rsidP="00AA5276">
      <w:pPr>
        <w:spacing w:line="360" w:lineRule="auto"/>
        <w:ind w:firstLine="708"/>
        <w:jc w:val="center"/>
      </w:pPr>
      <w:r>
        <w:t xml:space="preserve">Рисунок 1.4 –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713A4CB4" w14:textId="77777777" w:rsidR="00B725EA" w:rsidRDefault="00B725EA" w:rsidP="00B725EA">
      <w:pPr>
        <w:spacing w:line="360" w:lineRule="auto"/>
        <w:jc w:val="both"/>
      </w:pPr>
      <w:r>
        <w:tab/>
      </w:r>
    </w:p>
    <w:p w14:paraId="155035E2" w14:textId="61998E68" w:rsidR="00537961" w:rsidRPr="00B725EA" w:rsidRDefault="00B34BB9" w:rsidP="00B725EA">
      <w:pPr>
        <w:spacing w:line="360" w:lineRule="auto"/>
        <w:ind w:firstLine="708"/>
        <w:jc w:val="both"/>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516B2AB2" w:rsidR="00090D56" w:rsidRPr="00A85EDA" w:rsidRDefault="00090D56" w:rsidP="00090D56">
      <w:pPr>
        <w:pStyle w:val="a4"/>
        <w:numPr>
          <w:ilvl w:val="0"/>
          <w:numId w:val="6"/>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p>
    <w:p w14:paraId="30673E4E" w14:textId="37BD9ED1" w:rsidR="00B34BB9" w:rsidRPr="00DB356B" w:rsidRDefault="00B34BB9" w:rsidP="00B34BB9">
      <w:pPr>
        <w:pStyle w:val="a4"/>
        <w:numPr>
          <w:ilvl w:val="0"/>
          <w:numId w:val="6"/>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p>
    <w:p w14:paraId="12E7D5F9" w14:textId="4AF6609E" w:rsidR="00A85EDA" w:rsidRPr="00A85EDA" w:rsidRDefault="00B34BB9" w:rsidP="00A85EDA">
      <w:pPr>
        <w:pStyle w:val="a4"/>
        <w:numPr>
          <w:ilvl w:val="0"/>
          <w:numId w:val="6"/>
        </w:numPr>
      </w:pPr>
      <w:r w:rsidRPr="00A85EDA">
        <w:rPr>
          <w:sz w:val="24"/>
          <w:szCs w:val="24"/>
        </w:rPr>
        <w:t xml:space="preserve">Никель – от </w:t>
      </w:r>
      <w:r w:rsidR="00DB356B">
        <w:rPr>
          <w:sz w:val="24"/>
          <w:szCs w:val="24"/>
          <w:lang w:val="en-US"/>
        </w:rPr>
        <w:t>8</w:t>
      </w:r>
      <w:r w:rsidRPr="00A85EDA">
        <w:rPr>
          <w:sz w:val="24"/>
          <w:szCs w:val="24"/>
        </w:rPr>
        <w:t>%</w:t>
      </w:r>
      <w:r w:rsidR="00A85EDA">
        <w:rPr>
          <w:sz w:val="24"/>
          <w:szCs w:val="24"/>
          <w:lang w:val="en-US"/>
        </w:rPr>
        <w:t xml:space="preserve"> </w:t>
      </w:r>
    </w:p>
    <w:p w14:paraId="5BA4FA14" w14:textId="2C6C6FB0" w:rsidR="00B57FCB" w:rsidRPr="007479C6" w:rsidRDefault="003F61D2" w:rsidP="00FD0204">
      <w:pPr>
        <w:spacing w:line="360" w:lineRule="auto"/>
        <w:ind w:firstLine="708"/>
        <w:jc w:val="both"/>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 xml:space="preserve">С на рисунке 1.4,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r w:rsidR="00FD0204" w:rsidRPr="007479C6">
        <w:rPr>
          <w:highlight w:val="yellow"/>
        </w:rPr>
        <w:t xml:space="preserve"> </w:t>
      </w:r>
    </w:p>
    <w:p w14:paraId="4FCCFC3E" w14:textId="3D842DE2" w:rsidR="008C3521" w:rsidRPr="00FD0204" w:rsidRDefault="009655A5" w:rsidP="00D346DB">
      <w:pPr>
        <w:spacing w:line="360" w:lineRule="auto"/>
        <w:contextualSpacing/>
        <w:jc w:val="both"/>
      </w:pPr>
      <w:r w:rsidRPr="00FD0204">
        <w:tab/>
      </w:r>
      <w:r w:rsidR="002A6A48" w:rsidRPr="00FD0204">
        <w:t xml:space="preserve">Механические свойства </w:t>
      </w:r>
      <w:r w:rsidR="00FD0204" w:rsidRPr="00FD0204">
        <w:t>рассматриваемых сплавов</w:t>
      </w:r>
      <w:r w:rsidR="002A6A48" w:rsidRPr="00FD0204">
        <w:t xml:space="preserve"> в зависимости от температуры приведены на рисунке 1.6</w:t>
      </w:r>
      <w:r w:rsidR="0021464E" w:rsidRPr="00FD0204">
        <w:t>.</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w:t>
      </w:r>
      <w:r w:rsidR="008C3521" w:rsidRPr="00FD0204">
        <w:lastRenderedPageBreak/>
        <w:t>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644216D9" w14:textId="78DC87D4" w:rsidR="007479C6" w:rsidRPr="00233C32" w:rsidRDefault="0021464E" w:rsidP="00F34C87">
      <w:pPr>
        <w:spacing w:line="360" w:lineRule="auto"/>
        <w:ind w:firstLine="708"/>
        <w:contextualSpacing/>
        <w:jc w:val="both"/>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1F804A53" w14:textId="77777777" w:rsidR="003630C2" w:rsidRDefault="003630C2" w:rsidP="00D346DB">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4621"/>
      </w:tblGrid>
      <w:tr w:rsidR="001541FE" w14:paraId="5DEAA0E0" w14:textId="77777777" w:rsidTr="00F34C87">
        <w:tc>
          <w:tcPr>
            <w:tcW w:w="4950" w:type="dxa"/>
          </w:tcPr>
          <w:p w14:paraId="1DFB56D5" w14:textId="6704A142" w:rsidR="00FF4771" w:rsidRDefault="001541FE" w:rsidP="00D346DB">
            <w:pPr>
              <w:spacing w:line="360" w:lineRule="auto"/>
              <w:contextualSpacing/>
              <w:jc w:val="both"/>
            </w:pPr>
            <w:r>
              <w:rPr>
                <w:noProof/>
              </w:rPr>
              <w:drawing>
                <wp:inline distT="0" distB="0" distL="0" distR="0" wp14:anchorId="37AB47A1" wp14:editId="6EF609E5">
                  <wp:extent cx="3019075" cy="18669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97"/>
                          <a:stretch/>
                        </pic:blipFill>
                        <pic:spPr bwMode="auto">
                          <a:xfrm>
                            <a:off x="0" y="0"/>
                            <a:ext cx="3047178" cy="188427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3EE52C" w14:textId="5AEE4F3D" w:rsidR="00FF4771" w:rsidRDefault="002A6A48" w:rsidP="00D346DB">
            <w:pPr>
              <w:spacing w:line="360" w:lineRule="auto"/>
              <w:contextualSpacing/>
              <w:jc w:val="both"/>
            </w:pPr>
            <w:r>
              <w:rPr>
                <w:noProof/>
              </w:rPr>
              <w:drawing>
                <wp:inline distT="0" distB="0" distL="0" distR="0" wp14:anchorId="0362BE7E" wp14:editId="43FDC0C4">
                  <wp:extent cx="2809807" cy="1879600"/>
                  <wp:effectExtent l="0" t="0" r="0" b="635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600" b="8557"/>
                          <a:stretch/>
                        </pic:blipFill>
                        <pic:spPr bwMode="auto">
                          <a:xfrm>
                            <a:off x="0" y="0"/>
                            <a:ext cx="2838986" cy="1899119"/>
                          </a:xfrm>
                          <a:prstGeom prst="rect">
                            <a:avLst/>
                          </a:prstGeom>
                          <a:ln>
                            <a:noFill/>
                          </a:ln>
                          <a:extLst>
                            <a:ext uri="{53640926-AAD7-44D8-BBD7-CCE9431645EC}">
                              <a14:shadowObscured xmlns:a14="http://schemas.microsoft.com/office/drawing/2010/main"/>
                            </a:ext>
                          </a:extLst>
                        </pic:spPr>
                      </pic:pic>
                    </a:graphicData>
                  </a:graphic>
                </wp:inline>
              </w:drawing>
            </w:r>
          </w:p>
        </w:tc>
      </w:tr>
      <w:tr w:rsidR="001541FE" w14:paraId="032EDAC8" w14:textId="77777777" w:rsidTr="00F34C87">
        <w:tc>
          <w:tcPr>
            <w:tcW w:w="4950" w:type="dxa"/>
          </w:tcPr>
          <w:p w14:paraId="30DD74BD" w14:textId="77777777" w:rsidR="00BA5550" w:rsidRDefault="00BA5550" w:rsidP="002A6A48">
            <w:pPr>
              <w:spacing w:line="360" w:lineRule="auto"/>
              <w:contextualSpacing/>
              <w:jc w:val="center"/>
            </w:pPr>
            <w:r>
              <w:rPr>
                <w:noProof/>
              </w:rPr>
              <w:drawing>
                <wp:inline distT="0" distB="0" distL="0" distR="0" wp14:anchorId="74BB16A8" wp14:editId="5A00E24A">
                  <wp:extent cx="3003550" cy="1958033"/>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9404"/>
                          <a:stretch/>
                        </pic:blipFill>
                        <pic:spPr bwMode="auto">
                          <a:xfrm>
                            <a:off x="0" y="0"/>
                            <a:ext cx="3064118" cy="199751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13F0425E" w14:textId="15D3CD74" w:rsidR="00BA5550" w:rsidRDefault="001541FE" w:rsidP="002A6A48">
            <w:pPr>
              <w:spacing w:line="360" w:lineRule="auto"/>
              <w:contextualSpacing/>
              <w:jc w:val="center"/>
            </w:pPr>
            <w:r>
              <w:rPr>
                <w:noProof/>
              </w:rPr>
              <w:drawing>
                <wp:inline distT="0" distB="0" distL="0" distR="0" wp14:anchorId="797D992E" wp14:editId="16F8988C">
                  <wp:extent cx="2790606" cy="1930400"/>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8571"/>
                          <a:stretch/>
                        </pic:blipFill>
                        <pic:spPr bwMode="auto">
                          <a:xfrm>
                            <a:off x="0" y="0"/>
                            <a:ext cx="2818280" cy="1949544"/>
                          </a:xfrm>
                          <a:prstGeom prst="rect">
                            <a:avLst/>
                          </a:prstGeom>
                          <a:ln>
                            <a:noFill/>
                          </a:ln>
                          <a:extLst>
                            <a:ext uri="{53640926-AAD7-44D8-BBD7-CCE9431645EC}">
                              <a14:shadowObscured xmlns:a14="http://schemas.microsoft.com/office/drawing/2010/main"/>
                            </a:ext>
                          </a:extLst>
                        </pic:spPr>
                      </pic:pic>
                    </a:graphicData>
                  </a:graphic>
                </wp:inline>
              </w:drawing>
            </w:r>
          </w:p>
        </w:tc>
      </w:tr>
      <w:tr w:rsidR="00233C32" w14:paraId="0C3454D0" w14:textId="77777777" w:rsidTr="00F34C87">
        <w:tc>
          <w:tcPr>
            <w:tcW w:w="9571" w:type="dxa"/>
            <w:gridSpan w:val="2"/>
          </w:tcPr>
          <w:p w14:paraId="2D14A616" w14:textId="352FB478" w:rsidR="00233C32" w:rsidRDefault="00F34C87" w:rsidP="002A6A48">
            <w:pPr>
              <w:spacing w:line="360" w:lineRule="auto"/>
              <w:contextualSpacing/>
              <w:jc w:val="center"/>
              <w:rPr>
                <w:noProof/>
              </w:rPr>
            </w:pPr>
            <w:r>
              <w:rPr>
                <w:noProof/>
              </w:rPr>
              <w:drawing>
                <wp:inline distT="0" distB="0" distL="0" distR="0" wp14:anchorId="022B2979" wp14:editId="7F4BB8AC">
                  <wp:extent cx="5057775" cy="3330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5188665" cy="341659"/>
                          </a:xfrm>
                          <a:prstGeom prst="rect">
                            <a:avLst/>
                          </a:prstGeom>
                        </pic:spPr>
                      </pic:pic>
                    </a:graphicData>
                  </a:graphic>
                </wp:inline>
              </w:drawing>
            </w:r>
          </w:p>
        </w:tc>
      </w:tr>
    </w:tbl>
    <w:p w14:paraId="5BE528D5" w14:textId="187D079D" w:rsidR="003630C2" w:rsidRDefault="003630C2" w:rsidP="00D346DB">
      <w:pPr>
        <w:spacing w:line="360" w:lineRule="auto"/>
        <w:contextualSpacing/>
        <w:jc w:val="both"/>
      </w:pPr>
    </w:p>
    <w:p w14:paraId="50276B31" w14:textId="7F854EC2" w:rsidR="003630C2" w:rsidRDefault="0021464E" w:rsidP="00233C32">
      <w:pPr>
        <w:spacing w:line="360" w:lineRule="auto"/>
        <w:contextualSpacing/>
        <w:jc w:val="center"/>
      </w:pPr>
      <w:r>
        <w:t xml:space="preserve">Рисунок 1.6 – Жаропрочные характеристики сталей разных марок </w:t>
      </w:r>
      <w:r w:rsidR="00EB3C2B">
        <w:fldChar w:fldCharType="begin" w:fldLock="1"/>
      </w:r>
      <w:r w:rsidR="00B77FD9">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rsidR="00EB3C2B">
        <w:fldChar w:fldCharType="separate"/>
      </w:r>
      <w:r w:rsidR="00B77FD9" w:rsidRPr="00B77FD9">
        <w:rPr>
          <w:noProof/>
        </w:rPr>
        <w:t>[9–11]</w:t>
      </w:r>
      <w:r w:rsidR="00EB3C2B">
        <w:fldChar w:fldCharType="end"/>
      </w:r>
    </w:p>
    <w:p w14:paraId="5E92C755" w14:textId="77777777" w:rsidR="00F34C87" w:rsidRPr="00F34C87" w:rsidRDefault="00F34C87" w:rsidP="00F34C87">
      <w:pPr>
        <w:spacing w:line="360" w:lineRule="auto"/>
        <w:ind w:firstLine="708"/>
        <w:contextualSpacing/>
        <w:jc w:val="both"/>
      </w:pPr>
    </w:p>
    <w:p w14:paraId="3FF5FD38" w14:textId="2CC16C38" w:rsidR="00F34C87" w:rsidRPr="00233C32" w:rsidRDefault="00F34C87" w:rsidP="00F34C87">
      <w:pPr>
        <w:spacing w:line="360" w:lineRule="auto"/>
        <w:contextualSpacing/>
        <w:jc w:val="both"/>
        <w:rPr>
          <w:b/>
          <w:color w:val="FF0000"/>
        </w:rPr>
      </w:pPr>
      <w:r w:rsidRPr="00233C32">
        <w:tab/>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1.7.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77777777" w:rsidR="00F34C87" w:rsidRDefault="00F34C87" w:rsidP="00F34C87">
      <w:pPr>
        <w:spacing w:line="360" w:lineRule="auto"/>
        <w:contextualSpacing/>
        <w:jc w:val="both"/>
      </w:pPr>
    </w:p>
    <w:p w14:paraId="3B4CFBEB" w14:textId="6EB8806A" w:rsidR="001F564C" w:rsidRDefault="001F564C" w:rsidP="001F564C">
      <w:pPr>
        <w:spacing w:line="360" w:lineRule="auto"/>
        <w:contextualSpacing/>
        <w:jc w:val="center"/>
      </w:pPr>
      <w:r>
        <w:rPr>
          <w:noProof/>
        </w:rPr>
        <w:drawing>
          <wp:inline distT="0" distB="0" distL="0" distR="0" wp14:anchorId="668333D1" wp14:editId="5D1D8B04">
            <wp:extent cx="3246297" cy="3114040"/>
            <wp:effectExtent l="0" t="0" r="0" b="0"/>
            <wp:docPr id="27" name="Рисунок 27" descr="https://sun9-69.userapi.com/c858136/v858136565/1cf928/AM-RlnJG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9.userapi.com/c858136/v858136565/1cf928/AM-RlnJGATs.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394" t="12444" r="5250" b="21109"/>
                    <a:stretch/>
                  </pic:blipFill>
                  <pic:spPr bwMode="auto">
                    <a:xfrm>
                      <a:off x="0" y="0"/>
                      <a:ext cx="3250665" cy="3118230"/>
                    </a:xfrm>
                    <a:prstGeom prst="rect">
                      <a:avLst/>
                    </a:prstGeom>
                    <a:noFill/>
                    <a:ln>
                      <a:noFill/>
                    </a:ln>
                    <a:extLst>
                      <a:ext uri="{53640926-AAD7-44D8-BBD7-CCE9431645EC}">
                        <a14:shadowObscured xmlns:a14="http://schemas.microsoft.com/office/drawing/2010/main"/>
                      </a:ext>
                    </a:extLst>
                  </pic:spPr>
                </pic:pic>
              </a:graphicData>
            </a:graphic>
          </wp:inline>
        </w:drawing>
      </w:r>
    </w:p>
    <w:p w14:paraId="37236782" w14:textId="77777777" w:rsidR="00454434" w:rsidRDefault="00454434" w:rsidP="001F564C">
      <w:pPr>
        <w:spacing w:line="360" w:lineRule="auto"/>
        <w:contextualSpacing/>
        <w:jc w:val="center"/>
      </w:pPr>
    </w:p>
    <w:p w14:paraId="10EEE120" w14:textId="11C22F91" w:rsidR="001F564C" w:rsidRPr="00EB3C2B" w:rsidRDefault="001F564C" w:rsidP="001F564C">
      <w:pPr>
        <w:spacing w:line="360" w:lineRule="auto"/>
        <w:contextualSpacing/>
        <w:jc w:val="center"/>
      </w:pPr>
      <w:r>
        <w:t>Рисунок 1</w:t>
      </w:r>
      <w:r w:rsidR="005941CC">
        <w:t xml:space="preserve">.7.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Pr>
        <w:spacing w:line="360" w:lineRule="auto"/>
        <w:contextualSpacing/>
        <w:jc w:val="both"/>
      </w:pPr>
    </w:p>
    <w:p w14:paraId="56F1C80F" w14:textId="1BD0F027" w:rsidR="0092306E" w:rsidRDefault="0092306E" w:rsidP="0092306E">
      <w:pPr>
        <w:spacing w:line="360" w:lineRule="auto"/>
        <w:jc w:val="both"/>
      </w:pPr>
      <w:r>
        <w:tab/>
      </w:r>
      <w:r w:rsidR="00F34C87" w:rsidRPr="00233C32">
        <w:rPr>
          <w:color w:val="000000" w:themeColor="text1"/>
        </w:rPr>
        <w:t>Таким образом</w:t>
      </w:r>
      <w:r w:rsidR="00F34C87">
        <w:rPr>
          <w:color w:val="000000" w:themeColor="text1"/>
        </w:rPr>
        <w:t xml:space="preserve"> </w:t>
      </w:r>
      <w:r w:rsidR="00454434">
        <w:rPr>
          <w:color w:val="000000" w:themeColor="text1"/>
        </w:rPr>
        <w:t>состав основы</w:t>
      </w:r>
      <w:r w:rsidR="00F34C87">
        <w:rPr>
          <w:color w:val="000000" w:themeColor="text1"/>
        </w:rPr>
        <w:t xml:space="preserve"> </w:t>
      </w:r>
      <w:r w:rsidR="00F34C87" w:rsidRPr="00233C32">
        <w:t xml:space="preserve">18% </w:t>
      </w:r>
      <w:r w:rsidR="00F34C87" w:rsidRPr="00233C32">
        <w:rPr>
          <w:lang w:val="en-US"/>
        </w:rPr>
        <w:t>Cr</w:t>
      </w:r>
      <w:r w:rsidR="00F34C87" w:rsidRPr="00233C32">
        <w:t xml:space="preserve"> + 12% </w:t>
      </w:r>
      <w:r w:rsidR="00F34C87" w:rsidRPr="00233C32">
        <w:rPr>
          <w:lang w:val="en-US"/>
        </w:rPr>
        <w:t>Ni</w:t>
      </w:r>
      <w:r w:rsidR="00F34C87">
        <w:t xml:space="preserve"> является оптимальным. </w:t>
      </w:r>
      <w:r w:rsidR="00454434">
        <w:t>Г</w:t>
      </w:r>
      <w:r>
        <w:t>лавными достоинствами</w:t>
      </w:r>
      <w:r w:rsidR="00454434">
        <w:t xml:space="preserve"> такой</w:t>
      </w:r>
      <w:r>
        <w:t xml:space="preserve"> основы являются:</w:t>
      </w:r>
    </w:p>
    <w:p w14:paraId="4195F1E4" w14:textId="485DB2F5" w:rsidR="0092306E" w:rsidRPr="00F37D96" w:rsidRDefault="00721A54" w:rsidP="0092306E">
      <w:pPr>
        <w:pStyle w:val="a4"/>
        <w:numPr>
          <w:ilvl w:val="0"/>
          <w:numId w:val="9"/>
        </w:numPr>
        <w:rPr>
          <w:sz w:val="24"/>
          <w:szCs w:val="24"/>
        </w:rPr>
      </w:pPr>
      <w:r>
        <w:rPr>
          <w:sz w:val="24"/>
          <w:szCs w:val="24"/>
        </w:rPr>
        <w:t>Длительная прочность</w:t>
      </w:r>
    </w:p>
    <w:p w14:paraId="50D7EF78" w14:textId="3999C9CE" w:rsidR="0092306E" w:rsidRPr="00F37D96" w:rsidRDefault="0092306E" w:rsidP="0092306E">
      <w:pPr>
        <w:pStyle w:val="a4"/>
        <w:numPr>
          <w:ilvl w:val="0"/>
          <w:numId w:val="9"/>
        </w:numPr>
        <w:rPr>
          <w:sz w:val="24"/>
          <w:szCs w:val="24"/>
        </w:rPr>
      </w:pPr>
      <w:r w:rsidRPr="00F37D96">
        <w:rPr>
          <w:sz w:val="24"/>
          <w:szCs w:val="24"/>
        </w:rPr>
        <w:t>Коррозийная стойкость</w:t>
      </w:r>
    </w:p>
    <w:p w14:paraId="58750BD4" w14:textId="731A7776" w:rsidR="0092306E" w:rsidRPr="00F37D96" w:rsidRDefault="00721A54" w:rsidP="0092306E">
      <w:pPr>
        <w:pStyle w:val="a4"/>
        <w:numPr>
          <w:ilvl w:val="0"/>
          <w:numId w:val="9"/>
        </w:numPr>
        <w:rPr>
          <w:sz w:val="24"/>
          <w:szCs w:val="24"/>
        </w:rPr>
      </w:pPr>
      <w:r>
        <w:rPr>
          <w:sz w:val="24"/>
          <w:szCs w:val="24"/>
        </w:rPr>
        <w:t>Низкая стоимость</w:t>
      </w:r>
    </w:p>
    <w:p w14:paraId="07029401" w14:textId="3E1BEC17" w:rsidR="0092306E" w:rsidRPr="00F37D96" w:rsidRDefault="00721A54" w:rsidP="0092306E">
      <w:pPr>
        <w:spacing w:line="360" w:lineRule="auto"/>
        <w:ind w:left="360" w:firstLine="348"/>
      </w:pPr>
      <w:r>
        <w:t>Возможны улучшения следующих свойств путем внедрения ЛЭ</w:t>
      </w:r>
      <w:r w:rsidR="0092306E" w:rsidRPr="00F37D96">
        <w:t>:</w:t>
      </w:r>
    </w:p>
    <w:p w14:paraId="5994400D" w14:textId="35E12071" w:rsidR="0092306E" w:rsidRPr="00F37D96" w:rsidRDefault="00721A54" w:rsidP="0092306E">
      <w:pPr>
        <w:pStyle w:val="a4"/>
        <w:numPr>
          <w:ilvl w:val="0"/>
          <w:numId w:val="10"/>
        </w:numPr>
        <w:rPr>
          <w:sz w:val="24"/>
          <w:szCs w:val="24"/>
        </w:rPr>
      </w:pPr>
      <w:r>
        <w:rPr>
          <w:sz w:val="24"/>
          <w:szCs w:val="24"/>
        </w:rPr>
        <w:t>Прочность в диапазоне рабочих температур</w:t>
      </w:r>
    </w:p>
    <w:p w14:paraId="41BCB3E4" w14:textId="6446A996" w:rsidR="00721A54" w:rsidRDefault="00721A54" w:rsidP="00351A4D">
      <w:pPr>
        <w:pStyle w:val="a4"/>
        <w:numPr>
          <w:ilvl w:val="0"/>
          <w:numId w:val="10"/>
        </w:numPr>
        <w:rPr>
          <w:sz w:val="24"/>
          <w:szCs w:val="24"/>
        </w:rPr>
      </w:pPr>
      <w:r w:rsidRPr="00721A54">
        <w:rPr>
          <w:sz w:val="24"/>
          <w:szCs w:val="24"/>
        </w:rPr>
        <w:t>Твердость</w:t>
      </w:r>
    </w:p>
    <w:p w14:paraId="05E4C4A6" w14:textId="77777777" w:rsidR="00454434" w:rsidRPr="00454434" w:rsidRDefault="00454434" w:rsidP="00454434">
      <w:pPr>
        <w:ind w:left="360"/>
      </w:pPr>
    </w:p>
    <w:p w14:paraId="1CED47CA" w14:textId="4EE957CF" w:rsidR="00F37D96" w:rsidRDefault="00F37D96" w:rsidP="00F37D96">
      <w:pPr>
        <w:pStyle w:val="2"/>
        <w:keepLines w:val="0"/>
        <w:numPr>
          <w:ilvl w:val="1"/>
          <w:numId w:val="1"/>
        </w:numPr>
        <w:shd w:val="clear" w:color="auto" w:fill="FFFFFF"/>
        <w:suppressAutoHyphens/>
        <w:spacing w:before="120" w:after="120" w:line="360" w:lineRule="auto"/>
        <w:contextualSpacing/>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Характеристика теплоносителя</w:t>
      </w:r>
    </w:p>
    <w:p w14:paraId="68DA8E44" w14:textId="0E534FA6" w:rsidR="00F37D96" w:rsidRDefault="00A6790A" w:rsidP="00A6790A">
      <w:pPr>
        <w:spacing w:line="360" w:lineRule="auto"/>
        <w:ind w:firstLine="708"/>
        <w:jc w:val="both"/>
      </w:pPr>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676DC" w:rsidRDefault="00C676DC" w:rsidP="00C676DC">
      <w:pPr>
        <w:pStyle w:val="a4"/>
        <w:numPr>
          <w:ilvl w:val="0"/>
          <w:numId w:val="13"/>
        </w:numPr>
        <w:rPr>
          <w:sz w:val="24"/>
          <w:szCs w:val="24"/>
        </w:rPr>
      </w:pPr>
      <w:r w:rsidRPr="00C676DC">
        <w:rPr>
          <w:sz w:val="24"/>
          <w:szCs w:val="24"/>
        </w:rPr>
        <w:t>подавление образования окислительных продуктов радиолиза при работе на мощности;</w:t>
      </w:r>
    </w:p>
    <w:p w14:paraId="43C2EC7A" w14:textId="7FAFCC98" w:rsidR="00C676DC" w:rsidRPr="00C676DC" w:rsidRDefault="00C676DC" w:rsidP="00C676DC">
      <w:pPr>
        <w:pStyle w:val="a4"/>
        <w:numPr>
          <w:ilvl w:val="0"/>
          <w:numId w:val="13"/>
        </w:numPr>
        <w:rPr>
          <w:sz w:val="24"/>
          <w:szCs w:val="24"/>
        </w:rPr>
      </w:pPr>
      <w:r w:rsidRPr="00C676DC">
        <w:rPr>
          <w:sz w:val="24"/>
          <w:szCs w:val="24"/>
        </w:rPr>
        <w:lastRenderedPageBreak/>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676DC" w:rsidRDefault="00C676DC" w:rsidP="00C676DC">
      <w:pPr>
        <w:pStyle w:val="a4"/>
        <w:numPr>
          <w:ilvl w:val="0"/>
          <w:numId w:val="13"/>
        </w:numPr>
        <w:rPr>
          <w:sz w:val="24"/>
          <w:szCs w:val="24"/>
        </w:rPr>
      </w:pPr>
      <w:r w:rsidRPr="00C676DC">
        <w:rPr>
          <w:sz w:val="24"/>
          <w:szCs w:val="24"/>
        </w:rPr>
        <w:t>обеспечение минимального количества накоплений активированных продуктов коррозии;</w:t>
      </w:r>
    </w:p>
    <w:p w14:paraId="1DB4C75F" w14:textId="1B880966" w:rsidR="00C676DC" w:rsidRDefault="00C676DC" w:rsidP="00C676DC">
      <w:pPr>
        <w:pStyle w:val="a4"/>
        <w:numPr>
          <w:ilvl w:val="0"/>
          <w:numId w:val="13"/>
        </w:numPr>
        <w:rPr>
          <w:sz w:val="24"/>
          <w:szCs w:val="24"/>
        </w:rPr>
      </w:pPr>
      <w:r w:rsidRPr="00C676DC">
        <w:rPr>
          <w:sz w:val="24"/>
          <w:szCs w:val="24"/>
        </w:rPr>
        <w:t>минимизация количества радиоактивных технологических отходов</w:t>
      </w:r>
    </w:p>
    <w:p w14:paraId="46D76BFB" w14:textId="2FFB7EDE" w:rsidR="00C676DC" w:rsidRDefault="00C676DC" w:rsidP="00E7184E">
      <w:pPr>
        <w:spacing w:line="360" w:lineRule="auto"/>
        <w:ind w:firstLine="708"/>
      </w:pPr>
      <w:r>
        <w:t>В соответствие с этими требованиями, нормализуются показатели, представленные в таблице 1.3.</w:t>
      </w:r>
    </w:p>
    <w:p w14:paraId="780C7766" w14:textId="2D235551" w:rsidR="00C676DC" w:rsidRDefault="00C676DC" w:rsidP="00C676DC">
      <w:pPr>
        <w:spacing w:line="360" w:lineRule="auto"/>
        <w:ind w:firstLine="708"/>
      </w:pPr>
    </w:p>
    <w:p w14:paraId="3F8CDF3D" w14:textId="0D331357" w:rsidR="00127B23" w:rsidRPr="00FF69B3" w:rsidRDefault="00127B23" w:rsidP="00127B23">
      <w:pPr>
        <w:spacing w:line="360" w:lineRule="auto"/>
        <w:rPr>
          <w:lang w:val="en-US"/>
        </w:rPr>
      </w:pPr>
      <w:r>
        <w:t>Таблица 1.3.</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p>
    <w:tbl>
      <w:tblPr>
        <w:tblStyle w:val="a5"/>
        <w:tblW w:w="0" w:type="auto"/>
        <w:tblLook w:val="04A0" w:firstRow="1" w:lastRow="0" w:firstColumn="1" w:lastColumn="0" w:noHBand="0" w:noVBand="1"/>
      </w:tblPr>
      <w:tblGrid>
        <w:gridCol w:w="4785"/>
        <w:gridCol w:w="4786"/>
      </w:tblGrid>
      <w:tr w:rsidR="00C676DC" w14:paraId="001C791B" w14:textId="77777777" w:rsidTr="00C676DC">
        <w:tc>
          <w:tcPr>
            <w:tcW w:w="4785" w:type="dxa"/>
          </w:tcPr>
          <w:p w14:paraId="14FD4721" w14:textId="2790F5D9" w:rsidR="00C676DC" w:rsidRDefault="00C676DC" w:rsidP="00C676DC">
            <w:pPr>
              <w:spacing w:line="360" w:lineRule="auto"/>
            </w:pPr>
            <w:r w:rsidRPr="00C676DC">
              <w:t>Наименование показателей</w:t>
            </w:r>
          </w:p>
        </w:tc>
        <w:tc>
          <w:tcPr>
            <w:tcW w:w="4786" w:type="dxa"/>
          </w:tcPr>
          <w:p w14:paraId="539E6F30" w14:textId="34656084" w:rsidR="00C676DC" w:rsidRPr="00127B23" w:rsidRDefault="00127B23" w:rsidP="00C676DC">
            <w:pPr>
              <w:spacing w:line="360" w:lineRule="auto"/>
            </w:pPr>
            <w:r>
              <w:t>Количество</w:t>
            </w:r>
          </w:p>
        </w:tc>
      </w:tr>
      <w:tr w:rsidR="00C676DC" w14:paraId="259FC1F7" w14:textId="77777777" w:rsidTr="00C676DC">
        <w:tc>
          <w:tcPr>
            <w:tcW w:w="4785" w:type="dxa"/>
          </w:tcPr>
          <w:p w14:paraId="5F5EAD2A" w14:textId="16AB6E10" w:rsidR="00C676DC" w:rsidRDefault="00C676DC" w:rsidP="00C676DC">
            <w:pPr>
              <w:spacing w:line="360" w:lineRule="auto"/>
            </w:pPr>
            <w:r w:rsidRPr="00C676DC">
              <w:t>Концентрация хлорид-иона, мг/дм</w:t>
            </w:r>
            <w:r w:rsidRPr="00B3267E">
              <w:rPr>
                <w:vertAlign w:val="superscript"/>
              </w:rPr>
              <w:t>3</w:t>
            </w:r>
          </w:p>
        </w:tc>
        <w:tc>
          <w:tcPr>
            <w:tcW w:w="4786" w:type="dxa"/>
          </w:tcPr>
          <w:p w14:paraId="4E26127A" w14:textId="52CCC6D4" w:rsidR="00C676DC" w:rsidRDefault="00773E5C" w:rsidP="00C676DC">
            <w:pPr>
              <w:spacing w:line="360" w:lineRule="auto"/>
            </w:pPr>
            <w:r>
              <w:t>не более 0,1</w:t>
            </w:r>
          </w:p>
        </w:tc>
      </w:tr>
      <w:tr w:rsidR="00C676DC" w14:paraId="6255CB67" w14:textId="77777777" w:rsidTr="00C676DC">
        <w:tc>
          <w:tcPr>
            <w:tcW w:w="4785" w:type="dxa"/>
          </w:tcPr>
          <w:p w14:paraId="7CE0ECEE" w14:textId="4A2C5D2E" w:rsidR="00C676DC" w:rsidRDefault="00C676DC" w:rsidP="00C676DC">
            <w:pPr>
              <w:spacing w:line="360" w:lineRule="auto"/>
            </w:pPr>
            <w:r>
              <w:t>Концентрация растворенного кислорода, мг/дм</w:t>
            </w:r>
            <w:r w:rsidRPr="00B3267E">
              <w:rPr>
                <w:vertAlign w:val="superscript"/>
              </w:rPr>
              <w:t>3</w:t>
            </w:r>
          </w:p>
        </w:tc>
        <w:tc>
          <w:tcPr>
            <w:tcW w:w="4786" w:type="dxa"/>
          </w:tcPr>
          <w:p w14:paraId="5BEE5C3F" w14:textId="68F6F0A6" w:rsidR="00C676DC" w:rsidRDefault="00773E5C" w:rsidP="00C676DC">
            <w:pPr>
              <w:spacing w:line="360" w:lineRule="auto"/>
            </w:pPr>
            <w:r>
              <w:t>не более 0,005</w:t>
            </w:r>
          </w:p>
        </w:tc>
      </w:tr>
      <w:tr w:rsidR="00C676DC" w14:paraId="1A2F9533" w14:textId="77777777" w:rsidTr="00C676DC">
        <w:tc>
          <w:tcPr>
            <w:tcW w:w="4785" w:type="dxa"/>
          </w:tcPr>
          <w:p w14:paraId="10692B8D" w14:textId="23E05714" w:rsidR="00C676DC" w:rsidRDefault="00C676DC" w:rsidP="00C676DC">
            <w:pPr>
              <w:tabs>
                <w:tab w:val="left" w:pos="969"/>
              </w:tabs>
              <w:spacing w:line="360" w:lineRule="auto"/>
            </w:pPr>
            <w:r>
              <w:t>Концентрация растворенного водорода, мг/дм</w:t>
            </w:r>
            <w:r w:rsidRPr="00B3267E">
              <w:rPr>
                <w:vertAlign w:val="superscript"/>
              </w:rPr>
              <w:t>3</w:t>
            </w:r>
          </w:p>
        </w:tc>
        <w:tc>
          <w:tcPr>
            <w:tcW w:w="4786" w:type="dxa"/>
          </w:tcPr>
          <w:p w14:paraId="2DB880BD" w14:textId="36F70C1A" w:rsidR="00C676DC" w:rsidRDefault="00773E5C" w:rsidP="00C676DC">
            <w:pPr>
              <w:spacing w:line="360" w:lineRule="auto"/>
            </w:pPr>
            <w:r>
              <w:t>2,2 – 4,5</w:t>
            </w:r>
          </w:p>
        </w:tc>
      </w:tr>
      <w:tr w:rsidR="00C676DC" w14:paraId="43AA2B0A" w14:textId="77777777" w:rsidTr="00C676DC">
        <w:tc>
          <w:tcPr>
            <w:tcW w:w="4785" w:type="dxa"/>
          </w:tcPr>
          <w:p w14:paraId="2E7B8465" w14:textId="25273B24" w:rsidR="00C676DC" w:rsidRDefault="00773E5C" w:rsidP="00C676DC">
            <w:pPr>
              <w:spacing w:line="360" w:lineRule="auto"/>
            </w:pPr>
            <w:r>
              <w:t>Суммарная молярная концентрация ионов щелочных металлов (калия, лития, натрия) в зависимости от текущей концентрации борной кислоты</w:t>
            </w:r>
          </w:p>
        </w:tc>
        <w:tc>
          <w:tcPr>
            <w:tcW w:w="4786" w:type="dxa"/>
          </w:tcPr>
          <w:p w14:paraId="66415F3F" w14:textId="765F99BC" w:rsidR="00773E5C" w:rsidRPr="0092306E" w:rsidRDefault="00773E5C" w:rsidP="00773E5C">
            <w:r>
              <w:t>Зона А (рисунок 1.6)</w:t>
            </w:r>
          </w:p>
          <w:p w14:paraId="5392D960" w14:textId="77777777" w:rsidR="00C676DC" w:rsidRDefault="00C676DC" w:rsidP="00C676DC">
            <w:pPr>
              <w:spacing w:line="360" w:lineRule="auto"/>
            </w:pPr>
          </w:p>
        </w:tc>
      </w:tr>
    </w:tbl>
    <w:p w14:paraId="19054793" w14:textId="6AADFF86" w:rsidR="00C676DC" w:rsidRDefault="00C676DC" w:rsidP="00773E5C">
      <w:pPr>
        <w:spacing w:line="360" w:lineRule="auto"/>
        <w:ind w:firstLine="708"/>
        <w:jc w:val="center"/>
        <w:rPr>
          <w:noProof/>
        </w:rPr>
      </w:pPr>
    </w:p>
    <w:p w14:paraId="3030ABBF" w14:textId="539899E6" w:rsidR="00773E5C" w:rsidRDefault="00773E5C" w:rsidP="00773E5C">
      <w:pPr>
        <w:spacing w:line="360" w:lineRule="auto"/>
        <w:ind w:firstLine="708"/>
        <w:jc w:val="center"/>
      </w:pPr>
      <w:r>
        <w:rPr>
          <w:noProof/>
        </w:rPr>
        <w:drawing>
          <wp:inline distT="0" distB="0" distL="0" distR="0" wp14:anchorId="7D8E1293" wp14:editId="16BA7369">
            <wp:extent cx="3888887" cy="3395449"/>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3888887" cy="3395449"/>
                    </a:xfrm>
                    <a:prstGeom prst="rect">
                      <a:avLst/>
                    </a:prstGeom>
                  </pic:spPr>
                </pic:pic>
              </a:graphicData>
            </a:graphic>
          </wp:inline>
        </w:drawing>
      </w:r>
    </w:p>
    <w:p w14:paraId="2054E845" w14:textId="5156C8F3" w:rsidR="00773E5C" w:rsidRPr="00773E5C" w:rsidRDefault="00773E5C" w:rsidP="00773E5C">
      <w:pPr>
        <w:spacing w:line="360" w:lineRule="auto"/>
        <w:ind w:firstLine="708"/>
        <w:jc w:val="center"/>
        <w:rPr>
          <w:sz w:val="20"/>
          <w:szCs w:val="20"/>
        </w:rPr>
      </w:pPr>
      <w:r w:rsidRPr="00773E5C">
        <w:rPr>
          <w:sz w:val="20"/>
          <w:szCs w:val="20"/>
        </w:rPr>
        <w:lastRenderedPageBreak/>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spacing w:line="360" w:lineRule="auto"/>
        <w:ind w:firstLine="708"/>
        <w:jc w:val="center"/>
      </w:pPr>
    </w:p>
    <w:p w14:paraId="1BC9BD21" w14:textId="1507B1A3" w:rsidR="00773E5C" w:rsidRPr="00773E5C" w:rsidRDefault="00773E5C" w:rsidP="00773E5C">
      <w:pPr>
        <w:spacing w:line="360" w:lineRule="auto"/>
        <w:ind w:firstLine="708"/>
        <w:jc w:val="center"/>
      </w:pPr>
      <w:r>
        <w:t>Рисунок 1.</w:t>
      </w:r>
      <w:r w:rsidRPr="00773E5C">
        <w:t>6</w:t>
      </w:r>
      <w:r>
        <w:t xml:space="preserve"> –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spacing w:line="360" w:lineRule="auto"/>
        <w:ind w:firstLine="708"/>
        <w:jc w:val="center"/>
      </w:pPr>
    </w:p>
    <w:p w14:paraId="20CA296E" w14:textId="552724D9" w:rsidR="001517E8" w:rsidRPr="00B3267E" w:rsidRDefault="00127B23" w:rsidP="00127B23">
      <w:pPr>
        <w:spacing w:line="360" w:lineRule="auto"/>
        <w:ind w:firstLine="432"/>
        <w:jc w:val="both"/>
      </w:pPr>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127B23">
      <w:pPr>
        <w:spacing w:line="360" w:lineRule="auto"/>
        <w:ind w:firstLine="432"/>
        <w:jc w:val="both"/>
      </w:pPr>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4"/>
        <w:spacing w:after="0"/>
        <w:ind w:left="785" w:firstLine="0"/>
        <w:rPr>
          <w:sz w:val="22"/>
        </w:rPr>
      </w:pPr>
    </w:p>
    <w:p w14:paraId="7CE9EA52" w14:textId="45AC6750" w:rsidR="00A91CDC" w:rsidRPr="00ED2485" w:rsidRDefault="00A91CDC" w:rsidP="005400BB">
      <w:pPr>
        <w:spacing w:after="160" w:line="360" w:lineRule="auto"/>
        <w:jc w:val="both"/>
        <w:rPr>
          <w:color w:val="000000" w:themeColor="text1"/>
        </w:rPr>
      </w:pPr>
      <w:r>
        <w:br w:type="page"/>
      </w:r>
    </w:p>
    <w:p w14:paraId="70EC5FCB" w14:textId="249DB238" w:rsidR="005905CD" w:rsidRDefault="00172F1B" w:rsidP="00B77FD9">
      <w:pPr>
        <w:spacing w:line="360" w:lineRule="auto"/>
        <w:jc w:val="both"/>
      </w:pPr>
      <w:r>
        <w:lastRenderedPageBreak/>
        <w:t>Список источников</w:t>
      </w:r>
    </w:p>
    <w:p w14:paraId="50CAC56A" w14:textId="77777777" w:rsidR="00172F1B" w:rsidRPr="00172F1B" w:rsidRDefault="00172F1B" w:rsidP="00B77FD9">
      <w:pPr>
        <w:spacing w:line="360" w:lineRule="auto"/>
        <w:jc w:val="both"/>
      </w:pPr>
    </w:p>
    <w:p w14:paraId="54E39008" w14:textId="69B3815D" w:rsidR="00B77FD9" w:rsidRPr="00B77FD9" w:rsidRDefault="00B77FD9" w:rsidP="00F43B3F">
      <w:pPr>
        <w:widowControl w:val="0"/>
        <w:autoSpaceDE w:val="0"/>
        <w:autoSpaceDN w:val="0"/>
        <w:adjustRightInd w:val="0"/>
        <w:ind w:left="640" w:hanging="640"/>
        <w:jc w:val="both"/>
        <w:rPr>
          <w:noProof/>
        </w:rPr>
      </w:pPr>
      <w:r w:rsidRPr="00B77FD9">
        <w:fldChar w:fldCharType="begin" w:fldLock="1"/>
      </w:r>
      <w:r w:rsidRPr="00B77FD9">
        <w:instrText xml:space="preserve">ADDIN Mendeley Bibliography CSL_BIBLIOGRAPHY </w:instrText>
      </w:r>
      <w:r w:rsidRPr="00B77FD9">
        <w:fldChar w:fldCharType="separate"/>
      </w:r>
      <w:r w:rsidRPr="00B77FD9">
        <w:rPr>
          <w:noProof/>
        </w:rPr>
        <w:t>1.</w:t>
      </w:r>
      <w:r w:rsidRPr="00B77FD9">
        <w:rPr>
          <w:noProof/>
        </w:rPr>
        <w:tab/>
        <w:t>Davis J.R. Nickel, Cobalt, and Their Alloys // ASM International: Materials Park, OH. 2000.</w:t>
      </w:r>
    </w:p>
    <w:p w14:paraId="3919679C" w14:textId="77777777" w:rsidR="00B77FD9" w:rsidRPr="00B77FD9" w:rsidRDefault="00B77FD9" w:rsidP="00F43B3F">
      <w:pPr>
        <w:widowControl w:val="0"/>
        <w:autoSpaceDE w:val="0"/>
        <w:autoSpaceDN w:val="0"/>
        <w:adjustRightInd w:val="0"/>
        <w:ind w:left="640" w:hanging="640"/>
        <w:jc w:val="both"/>
        <w:rPr>
          <w:noProof/>
        </w:rPr>
      </w:pPr>
      <w:r w:rsidRPr="00B77FD9">
        <w:rPr>
          <w:noProof/>
        </w:rPr>
        <w:t>2.</w:t>
      </w:r>
      <w:r w:rsidRPr="00B77FD9">
        <w:rPr>
          <w:noProof/>
        </w:rPr>
        <w:tab/>
        <w:t>Нечаев В.В. et a</w:t>
      </w:r>
      <w:bookmarkStart w:id="5" w:name="_GoBack"/>
      <w:bookmarkEnd w:id="5"/>
      <w:r w:rsidRPr="00B77FD9">
        <w:rPr>
          <w:noProof/>
        </w:rPr>
        <w:t>l. Физическое Материаловедение Том 2. Основы Материаловедения. 2007.</w:t>
      </w:r>
    </w:p>
    <w:p w14:paraId="1EA8AA4F" w14:textId="77777777" w:rsidR="00B77FD9" w:rsidRPr="00B77FD9" w:rsidRDefault="00B77FD9" w:rsidP="00F43B3F">
      <w:pPr>
        <w:widowControl w:val="0"/>
        <w:autoSpaceDE w:val="0"/>
        <w:autoSpaceDN w:val="0"/>
        <w:adjustRightInd w:val="0"/>
        <w:ind w:left="640" w:hanging="640"/>
        <w:jc w:val="both"/>
        <w:rPr>
          <w:noProof/>
        </w:rPr>
      </w:pPr>
      <w:r w:rsidRPr="00B77FD9">
        <w:rPr>
          <w:noProof/>
        </w:rPr>
        <w:t>3.</w:t>
      </w:r>
      <w:r w:rsidRPr="00B77FD9">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479A5BFC" w14:textId="77777777" w:rsidR="00B77FD9" w:rsidRPr="00B77FD9" w:rsidRDefault="00B77FD9" w:rsidP="00F43B3F">
      <w:pPr>
        <w:widowControl w:val="0"/>
        <w:autoSpaceDE w:val="0"/>
        <w:autoSpaceDN w:val="0"/>
        <w:adjustRightInd w:val="0"/>
        <w:ind w:left="640" w:hanging="640"/>
        <w:jc w:val="both"/>
        <w:rPr>
          <w:noProof/>
        </w:rPr>
      </w:pPr>
      <w:r w:rsidRPr="00B77FD9">
        <w:rPr>
          <w:noProof/>
        </w:rPr>
        <w:t>4.</w:t>
      </w:r>
      <w:r w:rsidRPr="00B77FD9">
        <w:rPr>
          <w:noProof/>
        </w:rPr>
        <w:tab/>
        <w:t>Beddoes, J; Parr J.G. Introduction to stainless steels // ASM Int. 1999. № 36 MATERIALS SCIENCE; COMPILED DATA; CORROSION RESISTANCE; MECHANICAL PROPERTIES; PHYSICAL PROPERTIES; STAINLESS STEELS; TOXICITY; ALLOYS; DATA; HIGH ALLOY STEELS; INFORMATION; IRON ALLOYS; IRON BASE ALLOYS; NUMERICAL DATA; STEELS; 360100*-Metals &amp; Allo.</w:t>
      </w:r>
    </w:p>
    <w:p w14:paraId="07C7B0BC" w14:textId="77777777" w:rsidR="00B77FD9" w:rsidRPr="00B77FD9" w:rsidRDefault="00B77FD9" w:rsidP="00F43B3F">
      <w:pPr>
        <w:widowControl w:val="0"/>
        <w:autoSpaceDE w:val="0"/>
        <w:autoSpaceDN w:val="0"/>
        <w:adjustRightInd w:val="0"/>
        <w:ind w:left="640" w:hanging="640"/>
        <w:jc w:val="both"/>
        <w:rPr>
          <w:noProof/>
        </w:rPr>
      </w:pPr>
      <w:r w:rsidRPr="00B77FD9">
        <w:rPr>
          <w:noProof/>
        </w:rPr>
        <w:t>5.</w:t>
      </w:r>
      <w:r w:rsidRPr="00B77FD9">
        <w:rPr>
          <w:noProof/>
        </w:rPr>
        <w:tab/>
        <w:t>Кудрявцев И.В. Материалы в машиностроении. Т.3. Специальные стали и сплавы. Издательство “Машиностроение,” 1968.</w:t>
      </w:r>
    </w:p>
    <w:p w14:paraId="12D3DC24" w14:textId="77777777" w:rsidR="00B77FD9" w:rsidRPr="00B77FD9" w:rsidRDefault="00B77FD9" w:rsidP="00F43B3F">
      <w:pPr>
        <w:widowControl w:val="0"/>
        <w:autoSpaceDE w:val="0"/>
        <w:autoSpaceDN w:val="0"/>
        <w:adjustRightInd w:val="0"/>
        <w:ind w:left="640" w:hanging="640"/>
        <w:jc w:val="both"/>
        <w:rPr>
          <w:noProof/>
        </w:rPr>
      </w:pPr>
      <w:r w:rsidRPr="00B77FD9">
        <w:rPr>
          <w:noProof/>
        </w:rPr>
        <w:t>6.</w:t>
      </w:r>
      <w:r w:rsidRPr="00B77FD9">
        <w:rPr>
          <w:noProof/>
        </w:rPr>
        <w:tab/>
        <w:t>Ишина Е.А., Озерец Н.Н. Диаграммы состояния тройных систем. Екатеринбург: Екатеринбург Издательство Уральского университета, 2016. 120 p.</w:t>
      </w:r>
    </w:p>
    <w:p w14:paraId="64B0FB43" w14:textId="77777777" w:rsidR="00B77FD9" w:rsidRPr="00B77FD9" w:rsidRDefault="00B77FD9" w:rsidP="00F43B3F">
      <w:pPr>
        <w:widowControl w:val="0"/>
        <w:autoSpaceDE w:val="0"/>
        <w:autoSpaceDN w:val="0"/>
        <w:adjustRightInd w:val="0"/>
        <w:ind w:left="640" w:hanging="640"/>
        <w:jc w:val="both"/>
        <w:rPr>
          <w:noProof/>
        </w:rPr>
      </w:pPr>
      <w:r w:rsidRPr="00B77FD9">
        <w:rPr>
          <w:noProof/>
        </w:rPr>
        <w:t>7.</w:t>
      </w:r>
      <w:r w:rsidRPr="00B77FD9">
        <w:rPr>
          <w:noProof/>
        </w:rPr>
        <w:tab/>
        <w:t>Weng F. et al. A novel strategy to fabricate thin 316L stainless steel rods by continuous directed energy deposition in Z direction // Addit. Manuf. 2019.</w:t>
      </w:r>
    </w:p>
    <w:p w14:paraId="74A41D4B" w14:textId="77777777" w:rsidR="00B77FD9" w:rsidRPr="00B77FD9" w:rsidRDefault="00B77FD9" w:rsidP="00F43B3F">
      <w:pPr>
        <w:widowControl w:val="0"/>
        <w:autoSpaceDE w:val="0"/>
        <w:autoSpaceDN w:val="0"/>
        <w:adjustRightInd w:val="0"/>
        <w:ind w:left="640" w:hanging="640"/>
        <w:jc w:val="both"/>
        <w:rPr>
          <w:noProof/>
        </w:rPr>
      </w:pPr>
      <w:r w:rsidRPr="00B77FD9">
        <w:rPr>
          <w:noProof/>
        </w:rPr>
        <w:t>8.</w:t>
      </w:r>
      <w:r w:rsidRPr="00B77FD9">
        <w:rPr>
          <w:noProof/>
        </w:rPr>
        <w:tab/>
        <w:t>Tukur S. a, Dambatta M.S., Ahmed A. Effect of Heat Treatment Temperature on Mechanical Properties of the AISI 304 // Int. J. Innov. Res. Sci. Eng. Technol. 2014.</w:t>
      </w:r>
    </w:p>
    <w:p w14:paraId="5704ABEC" w14:textId="77777777" w:rsidR="00B77FD9" w:rsidRPr="00B77FD9" w:rsidRDefault="00B77FD9" w:rsidP="00F43B3F">
      <w:pPr>
        <w:widowControl w:val="0"/>
        <w:autoSpaceDE w:val="0"/>
        <w:autoSpaceDN w:val="0"/>
        <w:adjustRightInd w:val="0"/>
        <w:ind w:left="640" w:hanging="640"/>
        <w:jc w:val="both"/>
        <w:rPr>
          <w:noProof/>
        </w:rPr>
      </w:pPr>
      <w:r w:rsidRPr="00B77FD9">
        <w:rPr>
          <w:noProof/>
        </w:rPr>
        <w:t>9.</w:t>
      </w:r>
      <w:r w:rsidRPr="00B77FD9">
        <w:rPr>
          <w:noProof/>
        </w:rPr>
        <w:tab/>
        <w:t>Specification Sheet: Alloy 309/309S/309H (UNS S30900, S30908, S30909) W. Nr. 1.4833.</w:t>
      </w:r>
    </w:p>
    <w:p w14:paraId="6944694E" w14:textId="77777777" w:rsidR="00B77FD9" w:rsidRPr="00B77FD9" w:rsidRDefault="00B77FD9" w:rsidP="00F43B3F">
      <w:pPr>
        <w:widowControl w:val="0"/>
        <w:autoSpaceDE w:val="0"/>
        <w:autoSpaceDN w:val="0"/>
        <w:adjustRightInd w:val="0"/>
        <w:ind w:left="640" w:hanging="640"/>
        <w:jc w:val="both"/>
        <w:rPr>
          <w:noProof/>
        </w:rPr>
      </w:pPr>
      <w:r w:rsidRPr="00B77FD9">
        <w:rPr>
          <w:noProof/>
        </w:rPr>
        <w:t>10.</w:t>
      </w:r>
      <w:r w:rsidRPr="00B77FD9">
        <w:rPr>
          <w:noProof/>
        </w:rPr>
        <w:tab/>
        <w:t>Ludlum A., Sheet B. Technical Data Blue Sheet // Stainl. Steel Type. 1998.</w:t>
      </w:r>
    </w:p>
    <w:p w14:paraId="0088B6BF" w14:textId="77777777" w:rsidR="00B77FD9" w:rsidRPr="00B77FD9" w:rsidRDefault="00B77FD9" w:rsidP="00F43B3F">
      <w:pPr>
        <w:widowControl w:val="0"/>
        <w:autoSpaceDE w:val="0"/>
        <w:autoSpaceDN w:val="0"/>
        <w:adjustRightInd w:val="0"/>
        <w:ind w:left="640" w:hanging="640"/>
        <w:jc w:val="both"/>
        <w:rPr>
          <w:noProof/>
        </w:rPr>
      </w:pPr>
      <w:r w:rsidRPr="00B77FD9">
        <w:rPr>
          <w:noProof/>
        </w:rPr>
        <w:t>11.</w:t>
      </w:r>
      <w:r w:rsidRPr="00B77FD9">
        <w:rPr>
          <w:noProof/>
        </w:rPr>
        <w:tab/>
        <w:t>American Iron and Steel Institute, High-Temperature characteristics of stainless steels, A Designers’ Handbook Series N. 9004, Distributed by Nickel Development Institute.</w:t>
      </w:r>
    </w:p>
    <w:p w14:paraId="17D775F6" w14:textId="77777777" w:rsidR="00B77FD9" w:rsidRPr="00B77FD9" w:rsidRDefault="00B77FD9" w:rsidP="00F43B3F">
      <w:pPr>
        <w:widowControl w:val="0"/>
        <w:autoSpaceDE w:val="0"/>
        <w:autoSpaceDN w:val="0"/>
        <w:adjustRightInd w:val="0"/>
        <w:ind w:left="640" w:hanging="640"/>
        <w:jc w:val="both"/>
        <w:rPr>
          <w:noProof/>
        </w:rPr>
      </w:pPr>
      <w:r w:rsidRPr="00B77FD9">
        <w:rPr>
          <w:noProof/>
        </w:rPr>
        <w:t>12.</w:t>
      </w:r>
      <w:r w:rsidRPr="00B77FD9">
        <w:rPr>
          <w:noProof/>
        </w:rPr>
        <w:tab/>
        <w:t>Трегубова О. И., Брыков С. И. С.С. ВОДНО - ХИМИЧЕСКИЙ РЕЖИМ ПЕРВОГО КОНТУРА ДЛЯ АЭС С ВВЭР - ТОИ. 2010.</w:t>
      </w:r>
    </w:p>
    <w:p w14:paraId="3FD5172A" w14:textId="77777777" w:rsidR="00B77FD9" w:rsidRPr="00B77FD9" w:rsidRDefault="00B77FD9" w:rsidP="00F43B3F">
      <w:pPr>
        <w:widowControl w:val="0"/>
        <w:autoSpaceDE w:val="0"/>
        <w:autoSpaceDN w:val="0"/>
        <w:adjustRightInd w:val="0"/>
        <w:ind w:left="640" w:hanging="640"/>
        <w:jc w:val="both"/>
        <w:rPr>
          <w:noProof/>
        </w:rPr>
      </w:pPr>
      <w:r w:rsidRPr="00B77FD9">
        <w:rPr>
          <w:noProof/>
        </w:rPr>
        <w:t>13.</w:t>
      </w:r>
      <w:r w:rsidRPr="00B77FD9">
        <w:rPr>
          <w:noProof/>
        </w:rPr>
        <w:tab/>
        <w:t>А.М. Акимов С.А.К. ВОДНО-ХИМИЧЕСКИЙ РЕЖИМ ПЕРВОГО КОНТУРА АЭС С РЕАКТОРАМИ ВВЭР-1000. СЕВАСТОПОЛЬСКИЙ ГОСУДАРСТВЕННЫЙ УНИВЕРСИТЕТ, 2018.</w:t>
      </w:r>
    </w:p>
    <w:p w14:paraId="248E197A" w14:textId="61B4A1E4" w:rsidR="004D31EF" w:rsidRPr="00A73583" w:rsidRDefault="00B77FD9" w:rsidP="00B77FD9">
      <w:pPr>
        <w:pStyle w:val="1"/>
        <w:spacing w:before="0"/>
        <w:ind w:left="432"/>
        <w:contextualSpacing/>
      </w:pPr>
      <w:r w:rsidRPr="00B77FD9">
        <w:rPr>
          <w:rFonts w:ascii="Times New Roman" w:hAnsi="Times New Roman" w:cs="Times New Roman"/>
          <w:sz w:val="24"/>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1" w15:restartNumberingAfterBreak="0">
    <w:nsid w:val="12852293"/>
    <w:multiLevelType w:val="hybridMultilevel"/>
    <w:tmpl w:val="1FFC8D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B927955"/>
    <w:multiLevelType w:val="hybridMultilevel"/>
    <w:tmpl w:val="91D8A0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DE756CC"/>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EE9035A"/>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2391393D"/>
    <w:multiLevelType w:val="hybridMultilevel"/>
    <w:tmpl w:val="EB2EFB70"/>
    <w:lvl w:ilvl="0" w:tplc="BDE468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28D36E4A"/>
    <w:multiLevelType w:val="hybridMultilevel"/>
    <w:tmpl w:val="DA28B2A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7" w15:restartNumberingAfterBreak="0">
    <w:nsid w:val="5DAD00FE"/>
    <w:multiLevelType w:val="hybridMultilevel"/>
    <w:tmpl w:val="2D0451C6"/>
    <w:lvl w:ilvl="0" w:tplc="C2F25C9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8" w15:restartNumberingAfterBreak="0">
    <w:nsid w:val="60F6113F"/>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9" w15:restartNumberingAfterBreak="0">
    <w:nsid w:val="6D3A0E0C"/>
    <w:multiLevelType w:val="hybridMultilevel"/>
    <w:tmpl w:val="82C2E2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6E087F74"/>
    <w:multiLevelType w:val="hybridMultilevel"/>
    <w:tmpl w:val="241CAA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73A8518C"/>
    <w:multiLevelType w:val="multilevel"/>
    <w:tmpl w:val="76D07A0A"/>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2" w15:restartNumberingAfterBreak="0">
    <w:nsid w:val="7BD743EC"/>
    <w:multiLevelType w:val="hybridMultilevel"/>
    <w:tmpl w:val="2E607D00"/>
    <w:lvl w:ilvl="0" w:tplc="BC7EBC1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4"/>
  </w:num>
  <w:num w:numId="2">
    <w:abstractNumId w:val="1"/>
  </w:num>
  <w:num w:numId="3">
    <w:abstractNumId w:val="8"/>
  </w:num>
  <w:num w:numId="4">
    <w:abstractNumId w:val="5"/>
  </w:num>
  <w:num w:numId="5">
    <w:abstractNumId w:val="11"/>
  </w:num>
  <w:num w:numId="6">
    <w:abstractNumId w:val="7"/>
  </w:num>
  <w:num w:numId="7">
    <w:abstractNumId w:val="10"/>
  </w:num>
  <w:num w:numId="8">
    <w:abstractNumId w:val="12"/>
  </w:num>
  <w:num w:numId="9">
    <w:abstractNumId w:val="9"/>
  </w:num>
  <w:num w:numId="10">
    <w:abstractNumId w:val="2"/>
  </w:num>
  <w:num w:numId="11">
    <w:abstractNumId w:val="3"/>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1042B"/>
    <w:rsid w:val="00014313"/>
    <w:rsid w:val="00014E18"/>
    <w:rsid w:val="000154CC"/>
    <w:rsid w:val="00016BFC"/>
    <w:rsid w:val="0003569D"/>
    <w:rsid w:val="00090D56"/>
    <w:rsid w:val="0009298E"/>
    <w:rsid w:val="000B75A4"/>
    <w:rsid w:val="000D0F15"/>
    <w:rsid w:val="000E298A"/>
    <w:rsid w:val="000E4638"/>
    <w:rsid w:val="000F0F05"/>
    <w:rsid w:val="00113E44"/>
    <w:rsid w:val="00127B23"/>
    <w:rsid w:val="00140635"/>
    <w:rsid w:val="001517E8"/>
    <w:rsid w:val="001541FE"/>
    <w:rsid w:val="001601CA"/>
    <w:rsid w:val="001614AB"/>
    <w:rsid w:val="001615CB"/>
    <w:rsid w:val="00165BCE"/>
    <w:rsid w:val="00170A81"/>
    <w:rsid w:val="00172F1B"/>
    <w:rsid w:val="001A6925"/>
    <w:rsid w:val="001C21B8"/>
    <w:rsid w:val="001E388B"/>
    <w:rsid w:val="001E3944"/>
    <w:rsid w:val="001E4A44"/>
    <w:rsid w:val="001F564C"/>
    <w:rsid w:val="00213DF2"/>
    <w:rsid w:val="0021464E"/>
    <w:rsid w:val="002272D4"/>
    <w:rsid w:val="00233C32"/>
    <w:rsid w:val="002559DD"/>
    <w:rsid w:val="00263468"/>
    <w:rsid w:val="00266B9A"/>
    <w:rsid w:val="002838A7"/>
    <w:rsid w:val="00291560"/>
    <w:rsid w:val="002A6A48"/>
    <w:rsid w:val="002B06F3"/>
    <w:rsid w:val="002C74EC"/>
    <w:rsid w:val="002D6AD2"/>
    <w:rsid w:val="002D7009"/>
    <w:rsid w:val="00320062"/>
    <w:rsid w:val="003200A4"/>
    <w:rsid w:val="003270A6"/>
    <w:rsid w:val="00331CB1"/>
    <w:rsid w:val="003550C0"/>
    <w:rsid w:val="003557CE"/>
    <w:rsid w:val="003630C2"/>
    <w:rsid w:val="003642D5"/>
    <w:rsid w:val="00394332"/>
    <w:rsid w:val="00396D2E"/>
    <w:rsid w:val="003B36CE"/>
    <w:rsid w:val="003C4C03"/>
    <w:rsid w:val="003E782A"/>
    <w:rsid w:val="003F516D"/>
    <w:rsid w:val="003F57A6"/>
    <w:rsid w:val="003F5B78"/>
    <w:rsid w:val="003F61D2"/>
    <w:rsid w:val="00412051"/>
    <w:rsid w:val="00414A49"/>
    <w:rsid w:val="00414DAE"/>
    <w:rsid w:val="00436DAD"/>
    <w:rsid w:val="00454434"/>
    <w:rsid w:val="00471D20"/>
    <w:rsid w:val="00481241"/>
    <w:rsid w:val="004A1472"/>
    <w:rsid w:val="004A1C5B"/>
    <w:rsid w:val="004B1220"/>
    <w:rsid w:val="004B5007"/>
    <w:rsid w:val="004D31EF"/>
    <w:rsid w:val="004E1876"/>
    <w:rsid w:val="00503314"/>
    <w:rsid w:val="0052649B"/>
    <w:rsid w:val="00531043"/>
    <w:rsid w:val="0053631B"/>
    <w:rsid w:val="00537961"/>
    <w:rsid w:val="005400BB"/>
    <w:rsid w:val="005527B3"/>
    <w:rsid w:val="005549A3"/>
    <w:rsid w:val="00577925"/>
    <w:rsid w:val="005905CD"/>
    <w:rsid w:val="005941CC"/>
    <w:rsid w:val="005C06DA"/>
    <w:rsid w:val="005C4D9E"/>
    <w:rsid w:val="005D5E4F"/>
    <w:rsid w:val="005E03E8"/>
    <w:rsid w:val="005E7A09"/>
    <w:rsid w:val="005F011F"/>
    <w:rsid w:val="005F1919"/>
    <w:rsid w:val="00600757"/>
    <w:rsid w:val="00605551"/>
    <w:rsid w:val="00642BE5"/>
    <w:rsid w:val="0065761A"/>
    <w:rsid w:val="00686531"/>
    <w:rsid w:val="006A2C09"/>
    <w:rsid w:val="006E417F"/>
    <w:rsid w:val="006E503D"/>
    <w:rsid w:val="006F0CCF"/>
    <w:rsid w:val="00717F7E"/>
    <w:rsid w:val="00721A54"/>
    <w:rsid w:val="00726C83"/>
    <w:rsid w:val="0073028D"/>
    <w:rsid w:val="007341E3"/>
    <w:rsid w:val="007479C6"/>
    <w:rsid w:val="00773E5C"/>
    <w:rsid w:val="00782C5B"/>
    <w:rsid w:val="00787C39"/>
    <w:rsid w:val="00791EEE"/>
    <w:rsid w:val="0079710D"/>
    <w:rsid w:val="007A0029"/>
    <w:rsid w:val="007B26BE"/>
    <w:rsid w:val="007B49C6"/>
    <w:rsid w:val="007F45A9"/>
    <w:rsid w:val="007F6B1E"/>
    <w:rsid w:val="0080305D"/>
    <w:rsid w:val="00824A39"/>
    <w:rsid w:val="008275F0"/>
    <w:rsid w:val="00854AB6"/>
    <w:rsid w:val="00864AD9"/>
    <w:rsid w:val="00880EDB"/>
    <w:rsid w:val="00884761"/>
    <w:rsid w:val="008A7A12"/>
    <w:rsid w:val="008B6758"/>
    <w:rsid w:val="008C3521"/>
    <w:rsid w:val="008D2936"/>
    <w:rsid w:val="008D4614"/>
    <w:rsid w:val="008F2C5F"/>
    <w:rsid w:val="00900DEF"/>
    <w:rsid w:val="00902748"/>
    <w:rsid w:val="00912463"/>
    <w:rsid w:val="0092306E"/>
    <w:rsid w:val="00934F5B"/>
    <w:rsid w:val="00953C0C"/>
    <w:rsid w:val="0096309B"/>
    <w:rsid w:val="009655A5"/>
    <w:rsid w:val="00970228"/>
    <w:rsid w:val="00970810"/>
    <w:rsid w:val="00970B1B"/>
    <w:rsid w:val="00984A7D"/>
    <w:rsid w:val="00992FEF"/>
    <w:rsid w:val="009A2767"/>
    <w:rsid w:val="009C2A1D"/>
    <w:rsid w:val="009D4DBE"/>
    <w:rsid w:val="009D76FA"/>
    <w:rsid w:val="009E2BC6"/>
    <w:rsid w:val="009F70D4"/>
    <w:rsid w:val="00A2023B"/>
    <w:rsid w:val="00A216C8"/>
    <w:rsid w:val="00A2718F"/>
    <w:rsid w:val="00A32F8D"/>
    <w:rsid w:val="00A46083"/>
    <w:rsid w:val="00A50621"/>
    <w:rsid w:val="00A6790A"/>
    <w:rsid w:val="00A73583"/>
    <w:rsid w:val="00A74234"/>
    <w:rsid w:val="00A805DC"/>
    <w:rsid w:val="00A838B2"/>
    <w:rsid w:val="00A85EDA"/>
    <w:rsid w:val="00A91CDC"/>
    <w:rsid w:val="00AA06DA"/>
    <w:rsid w:val="00AA5276"/>
    <w:rsid w:val="00AB364A"/>
    <w:rsid w:val="00AC3BCC"/>
    <w:rsid w:val="00AD4D7C"/>
    <w:rsid w:val="00AE0068"/>
    <w:rsid w:val="00AE1708"/>
    <w:rsid w:val="00B2125D"/>
    <w:rsid w:val="00B22C67"/>
    <w:rsid w:val="00B24F6B"/>
    <w:rsid w:val="00B3267E"/>
    <w:rsid w:val="00B34BB9"/>
    <w:rsid w:val="00B36000"/>
    <w:rsid w:val="00B46D24"/>
    <w:rsid w:val="00B57FCB"/>
    <w:rsid w:val="00B725EA"/>
    <w:rsid w:val="00B77FD9"/>
    <w:rsid w:val="00B85A58"/>
    <w:rsid w:val="00B90321"/>
    <w:rsid w:val="00B91255"/>
    <w:rsid w:val="00BA22BA"/>
    <w:rsid w:val="00BA5550"/>
    <w:rsid w:val="00BD1130"/>
    <w:rsid w:val="00BE45A4"/>
    <w:rsid w:val="00BF606B"/>
    <w:rsid w:val="00C00D60"/>
    <w:rsid w:val="00C1689B"/>
    <w:rsid w:val="00C238CF"/>
    <w:rsid w:val="00C26806"/>
    <w:rsid w:val="00C27893"/>
    <w:rsid w:val="00C309BE"/>
    <w:rsid w:val="00C41EC9"/>
    <w:rsid w:val="00C466CE"/>
    <w:rsid w:val="00C5176D"/>
    <w:rsid w:val="00C676DC"/>
    <w:rsid w:val="00C73E69"/>
    <w:rsid w:val="00C90A59"/>
    <w:rsid w:val="00C934EB"/>
    <w:rsid w:val="00CA6888"/>
    <w:rsid w:val="00CC01F5"/>
    <w:rsid w:val="00CC2F8A"/>
    <w:rsid w:val="00CC7054"/>
    <w:rsid w:val="00CD6457"/>
    <w:rsid w:val="00CE0A63"/>
    <w:rsid w:val="00CE4D93"/>
    <w:rsid w:val="00CF5429"/>
    <w:rsid w:val="00D026DC"/>
    <w:rsid w:val="00D13569"/>
    <w:rsid w:val="00D16F2F"/>
    <w:rsid w:val="00D21BF9"/>
    <w:rsid w:val="00D346DB"/>
    <w:rsid w:val="00D348C2"/>
    <w:rsid w:val="00D41978"/>
    <w:rsid w:val="00D647C5"/>
    <w:rsid w:val="00D75E37"/>
    <w:rsid w:val="00D927D8"/>
    <w:rsid w:val="00D96BE3"/>
    <w:rsid w:val="00DA1250"/>
    <w:rsid w:val="00DB356B"/>
    <w:rsid w:val="00DC0C34"/>
    <w:rsid w:val="00DD418C"/>
    <w:rsid w:val="00DD4786"/>
    <w:rsid w:val="00DD7C97"/>
    <w:rsid w:val="00DE134F"/>
    <w:rsid w:val="00DF1105"/>
    <w:rsid w:val="00DF4FA1"/>
    <w:rsid w:val="00E13FA1"/>
    <w:rsid w:val="00E222D9"/>
    <w:rsid w:val="00E32938"/>
    <w:rsid w:val="00E36984"/>
    <w:rsid w:val="00E474BF"/>
    <w:rsid w:val="00E64B05"/>
    <w:rsid w:val="00E673D4"/>
    <w:rsid w:val="00E7184E"/>
    <w:rsid w:val="00E73881"/>
    <w:rsid w:val="00E775C4"/>
    <w:rsid w:val="00E80974"/>
    <w:rsid w:val="00E913F3"/>
    <w:rsid w:val="00E9460B"/>
    <w:rsid w:val="00E9570E"/>
    <w:rsid w:val="00E97121"/>
    <w:rsid w:val="00EA500C"/>
    <w:rsid w:val="00EB3C2B"/>
    <w:rsid w:val="00EB5116"/>
    <w:rsid w:val="00EC58D2"/>
    <w:rsid w:val="00ED2485"/>
    <w:rsid w:val="00EF05AE"/>
    <w:rsid w:val="00EF6D0C"/>
    <w:rsid w:val="00F267E0"/>
    <w:rsid w:val="00F26F74"/>
    <w:rsid w:val="00F34C87"/>
    <w:rsid w:val="00F37D96"/>
    <w:rsid w:val="00F43B3F"/>
    <w:rsid w:val="00F52FF2"/>
    <w:rsid w:val="00F85F61"/>
    <w:rsid w:val="00F95E40"/>
    <w:rsid w:val="00FA2E78"/>
    <w:rsid w:val="00FB6B76"/>
    <w:rsid w:val="00FC4717"/>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06D5F809-A79A-4E34-A445-ABA15A350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6888"/>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60075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F26F7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4D31EF"/>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0"/>
    <w:link w:val="1"/>
    <w:uiPriority w:val="9"/>
    <w:rsid w:val="00600757"/>
    <w:rPr>
      <w:rFonts w:asciiTheme="majorHAnsi" w:eastAsiaTheme="majorEastAsia" w:hAnsiTheme="majorHAnsi" w:cstheme="majorBidi"/>
      <w:color w:val="2F5496" w:themeColor="accent1" w:themeShade="BF"/>
      <w:sz w:val="32"/>
      <w:szCs w:val="32"/>
      <w:lang w:eastAsia="ru-RU"/>
    </w:rPr>
  </w:style>
  <w:style w:type="paragraph" w:styleId="a3">
    <w:name w:val="TOC Heading"/>
    <w:aliases w:val="ВВЕДЕНИЕ"/>
    <w:basedOn w:val="a"/>
    <w:next w:val="1"/>
    <w:uiPriority w:val="39"/>
    <w:unhideWhenUsed/>
    <w:qFormat/>
    <w:rsid w:val="00600757"/>
    <w:pPr>
      <w:spacing w:line="360" w:lineRule="auto"/>
      <w:jc w:val="both"/>
    </w:pPr>
    <w:rPr>
      <w:rFonts w:eastAsiaTheme="majorEastAsia" w:cs="Arial"/>
      <w:b/>
      <w:spacing w:val="2"/>
      <w:szCs w:val="28"/>
      <w:lang w:eastAsia="en-US"/>
    </w:rPr>
  </w:style>
  <w:style w:type="character" w:customStyle="1" w:styleId="20">
    <w:name w:val="Заголовок 2 Знак"/>
    <w:basedOn w:val="a0"/>
    <w:link w:val="2"/>
    <w:uiPriority w:val="9"/>
    <w:rsid w:val="00F26F74"/>
    <w:rPr>
      <w:rFonts w:asciiTheme="majorHAnsi" w:eastAsiaTheme="majorEastAsia" w:hAnsiTheme="majorHAnsi" w:cstheme="majorBidi"/>
      <w:color w:val="2F5496" w:themeColor="accent1" w:themeShade="BF"/>
      <w:sz w:val="26"/>
      <w:szCs w:val="26"/>
      <w:lang w:eastAsia="ru-RU"/>
    </w:rPr>
  </w:style>
  <w:style w:type="character" w:customStyle="1" w:styleId="30">
    <w:name w:val="Заголовок 3 Знак"/>
    <w:basedOn w:val="a0"/>
    <w:link w:val="3"/>
    <w:uiPriority w:val="9"/>
    <w:semiHidden/>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0"/>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4">
    <w:name w:val="List Paragraph"/>
    <w:basedOn w:val="a"/>
    <w:qFormat/>
    <w:rsid w:val="004D31EF"/>
    <w:pPr>
      <w:spacing w:before="120" w:after="120" w:line="360" w:lineRule="auto"/>
      <w:ind w:left="720" w:firstLine="851"/>
      <w:contextualSpacing/>
      <w:jc w:val="both"/>
    </w:pPr>
    <w:rPr>
      <w:rFonts w:eastAsia="MS Mincho"/>
      <w:color w:val="2D2D2D"/>
      <w:spacing w:val="2"/>
      <w:sz w:val="26"/>
      <w:szCs w:val="26"/>
      <w:lang w:eastAsia="en-US"/>
    </w:rPr>
  </w:style>
  <w:style w:type="table" w:styleId="a5">
    <w:name w:val="Table Grid"/>
    <w:basedOn w:val="a1"/>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934F5B"/>
    <w:rPr>
      <w:color w:val="808080"/>
    </w:rPr>
  </w:style>
  <w:style w:type="character" w:styleId="a7">
    <w:name w:val="Hyperlink"/>
    <w:basedOn w:val="a0"/>
    <w:uiPriority w:val="99"/>
    <w:semiHidden/>
    <w:unhideWhenUsed/>
    <w:rsid w:val="003200A4"/>
    <w:rPr>
      <w:color w:val="0000FF"/>
      <w:u w:val="single"/>
    </w:rPr>
  </w:style>
  <w:style w:type="paragraph" w:styleId="a8">
    <w:name w:val="Balloon Text"/>
    <w:basedOn w:val="a"/>
    <w:link w:val="a9"/>
    <w:uiPriority w:val="99"/>
    <w:semiHidden/>
    <w:unhideWhenUsed/>
    <w:rsid w:val="005D5E4F"/>
    <w:rPr>
      <w:rFonts w:ascii="Tahoma" w:hAnsi="Tahoma" w:cs="Tahoma"/>
      <w:sz w:val="16"/>
      <w:szCs w:val="16"/>
    </w:rPr>
  </w:style>
  <w:style w:type="character" w:customStyle="1" w:styleId="a9">
    <w:name w:val="Текст выноски Знак"/>
    <w:basedOn w:val="a0"/>
    <w:link w:val="a8"/>
    <w:uiPriority w:val="99"/>
    <w:semiHidden/>
    <w:rsid w:val="005D5E4F"/>
    <w:rPr>
      <w:rFonts w:ascii="Tahoma" w:eastAsia="Times New Roman" w:hAnsi="Tahoma" w:cs="Tahoma"/>
      <w:sz w:val="16"/>
      <w:szCs w:val="16"/>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microsoft.com/office/2007/relationships/hdphoto" Target="media/hdphoto2.wdp"/><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image" Target="media/image2.png"/><Relationship Id="rId12" Type="http://schemas.microsoft.com/office/2007/relationships/hdphoto" Target="media/hdphoto1.wdp"/><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84185E-03CA-465A-BCEE-DD507ABE5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2</Pages>
  <Words>5902</Words>
  <Characters>33644</Characters>
  <Application>Microsoft Office Word</Application>
  <DocSecurity>0</DocSecurity>
  <Lines>280</Lines>
  <Paragraphs>7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9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7</cp:revision>
  <dcterms:created xsi:type="dcterms:W3CDTF">2020-04-22T11:18:00Z</dcterms:created>
  <dcterms:modified xsi:type="dcterms:W3CDTF">2020-04-23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